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4295C" w:rsidRDefault="00A4295C">
      <w:pPr>
        <w:pStyle w:val="1"/>
        <w:tabs>
          <w:tab w:val="left" w:pos="2473"/>
        </w:tabs>
        <w:rPr>
          <w:lang w:val="el-GR"/>
        </w:rPr>
      </w:pPr>
    </w:p>
    <w:p w:rsidR="00F60077" w:rsidRPr="00EA5475" w:rsidRDefault="00684E4F">
      <w:pPr>
        <w:pStyle w:val="1"/>
        <w:tabs>
          <w:tab w:val="left" w:pos="2473"/>
        </w:tabs>
        <w:rPr>
          <w:lang w:val="el-GR"/>
        </w:rPr>
      </w:pPr>
      <w:r>
        <w:t>ID</w:t>
      </w:r>
      <w:r w:rsidR="007A2C0C" w:rsidRPr="00EA5475">
        <w:rPr>
          <w:lang w:val="el-GR"/>
        </w:rPr>
        <w:t xml:space="preserve"> </w:t>
      </w:r>
      <w:r w:rsidR="007A2C0C">
        <w:rPr>
          <w:lang w:val="el-GR"/>
        </w:rPr>
        <w:t>Συμμετέχοντος</w:t>
      </w:r>
      <w:r w:rsidRPr="00EA5475">
        <w:rPr>
          <w:lang w:val="el-GR"/>
        </w:rPr>
        <w:t xml:space="preserve">:  </w:t>
      </w:r>
      <w:r w:rsidRPr="00EA5475">
        <w:rPr>
          <w:u w:val="single"/>
          <w:lang w:val="el-GR"/>
        </w:rPr>
        <w:t xml:space="preserve"> </w:t>
      </w:r>
      <w:r w:rsidRPr="00EA5475">
        <w:rPr>
          <w:u w:val="single"/>
          <w:lang w:val="el-GR"/>
        </w:rPr>
        <w:tab/>
      </w:r>
    </w:p>
    <w:p w:rsidR="00A4295C" w:rsidRDefault="00684E4F">
      <w:pPr>
        <w:tabs>
          <w:tab w:val="left" w:pos="4324"/>
        </w:tabs>
        <w:spacing w:before="65"/>
        <w:ind w:left="64"/>
        <w:jc w:val="center"/>
        <w:rPr>
          <w:lang w:val="el-GR"/>
        </w:rPr>
      </w:pPr>
      <w:r w:rsidRPr="00EA5475">
        <w:rPr>
          <w:lang w:val="el-GR"/>
        </w:rPr>
        <w:br w:type="column"/>
      </w:r>
    </w:p>
    <w:p w:rsidR="00F60077" w:rsidRPr="00EA5475" w:rsidRDefault="007A2C0C">
      <w:pPr>
        <w:tabs>
          <w:tab w:val="left" w:pos="4324"/>
        </w:tabs>
        <w:spacing w:before="65"/>
        <w:ind w:left="64"/>
        <w:jc w:val="center"/>
        <w:rPr>
          <w:sz w:val="24"/>
          <w:lang w:val="el-GR"/>
        </w:rPr>
      </w:pPr>
      <w:proofErr w:type="spellStart"/>
      <w:r>
        <w:rPr>
          <w:sz w:val="24"/>
          <w:lang w:val="el-GR"/>
        </w:rPr>
        <w:t>Ιστότοπος</w:t>
      </w:r>
      <w:proofErr w:type="spellEnd"/>
      <w:r w:rsidR="00684E4F" w:rsidRPr="00EA5475">
        <w:rPr>
          <w:sz w:val="24"/>
          <w:lang w:val="el-GR"/>
        </w:rPr>
        <w:t xml:space="preserve">: </w:t>
      </w:r>
      <w:r w:rsidR="00684E4F" w:rsidRPr="00EA5475">
        <w:rPr>
          <w:spacing w:val="-2"/>
          <w:sz w:val="24"/>
          <w:lang w:val="el-GR"/>
        </w:rPr>
        <w:t xml:space="preserve"> </w:t>
      </w:r>
      <w:r w:rsidR="00684E4F" w:rsidRPr="00EA5475">
        <w:rPr>
          <w:sz w:val="24"/>
          <w:u w:val="single"/>
          <w:lang w:val="el-GR"/>
        </w:rPr>
        <w:t xml:space="preserve"> </w:t>
      </w:r>
      <w:r>
        <w:rPr>
          <w:sz w:val="24"/>
          <w:u w:val="single"/>
        </w:rPr>
        <w:t>My</w:t>
      </w:r>
      <w:r w:rsidRPr="00EA5475">
        <w:rPr>
          <w:sz w:val="24"/>
          <w:u w:val="single"/>
          <w:lang w:val="el-GR"/>
        </w:rPr>
        <w:t xml:space="preserve"> </w:t>
      </w:r>
      <w:r>
        <w:rPr>
          <w:sz w:val="24"/>
          <w:u w:val="single"/>
        </w:rPr>
        <w:t>e</w:t>
      </w:r>
      <w:r w:rsidRPr="00EA5475">
        <w:rPr>
          <w:sz w:val="24"/>
          <w:u w:val="single"/>
          <w:lang w:val="el-GR"/>
        </w:rPr>
        <w:t>-</w:t>
      </w:r>
      <w:r>
        <w:rPr>
          <w:sz w:val="24"/>
          <w:u w:val="single"/>
        </w:rPr>
        <w:t>library</w:t>
      </w:r>
      <w:r w:rsidR="00684E4F" w:rsidRPr="00EA5475">
        <w:rPr>
          <w:sz w:val="24"/>
          <w:u w:val="single"/>
          <w:lang w:val="el-GR"/>
        </w:rPr>
        <w:tab/>
      </w:r>
    </w:p>
    <w:p w:rsidR="00F60077" w:rsidRPr="00EA5475" w:rsidRDefault="00F60077">
      <w:pPr>
        <w:pStyle w:val="a3"/>
        <w:spacing w:before="9"/>
        <w:rPr>
          <w:i w:val="0"/>
          <w:sz w:val="23"/>
          <w:lang w:val="el-GR"/>
        </w:rPr>
      </w:pPr>
    </w:p>
    <w:p w:rsidR="00A4295C" w:rsidRDefault="00A4295C">
      <w:pPr>
        <w:ind w:left="106"/>
        <w:jc w:val="center"/>
        <w:rPr>
          <w:sz w:val="32"/>
          <w:lang w:val="el-GR"/>
        </w:rPr>
      </w:pPr>
    </w:p>
    <w:p w:rsidR="00F60077" w:rsidRPr="00EA5475" w:rsidRDefault="00684E4F">
      <w:pPr>
        <w:ind w:left="106"/>
        <w:jc w:val="center"/>
        <w:rPr>
          <w:sz w:val="32"/>
        </w:rPr>
      </w:pPr>
      <w:r>
        <w:rPr>
          <w:sz w:val="32"/>
        </w:rPr>
        <w:t>System Usability Scale</w:t>
      </w:r>
    </w:p>
    <w:p w:rsidR="00A4295C" w:rsidRPr="00EA5475" w:rsidRDefault="00A4295C">
      <w:pPr>
        <w:ind w:left="106"/>
        <w:jc w:val="center"/>
        <w:rPr>
          <w:sz w:val="32"/>
        </w:rPr>
      </w:pPr>
    </w:p>
    <w:p w:rsidR="00A4295C" w:rsidRPr="00EA5475" w:rsidRDefault="00684E4F">
      <w:pPr>
        <w:pStyle w:val="1"/>
        <w:tabs>
          <w:tab w:val="left" w:pos="1216"/>
          <w:tab w:val="left" w:pos="1683"/>
          <w:tab w:val="left" w:pos="2212"/>
        </w:tabs>
      </w:pPr>
      <w:r w:rsidRPr="00EA5475">
        <w:br w:type="column"/>
      </w:r>
    </w:p>
    <w:p w:rsidR="00F60077" w:rsidRPr="00EA5475" w:rsidRDefault="007A2C0C">
      <w:pPr>
        <w:pStyle w:val="1"/>
        <w:tabs>
          <w:tab w:val="left" w:pos="1216"/>
          <w:tab w:val="left" w:pos="1683"/>
          <w:tab w:val="left" w:pos="2212"/>
        </w:tabs>
      </w:pPr>
      <w:proofErr w:type="spellStart"/>
      <w:r>
        <w:rPr>
          <w:lang w:val="el-GR"/>
        </w:rPr>
        <w:t>Ημ</w:t>
      </w:r>
      <w:proofErr w:type="spellEnd"/>
      <w:r w:rsidRPr="00EA5475">
        <w:t>/</w:t>
      </w:r>
      <w:proofErr w:type="spellStart"/>
      <w:r>
        <w:rPr>
          <w:lang w:val="el-GR"/>
        </w:rPr>
        <w:t>νία</w:t>
      </w:r>
      <w:proofErr w:type="spellEnd"/>
      <w:r w:rsidR="00684E4F" w:rsidRPr="00EA5475">
        <w:t>:</w:t>
      </w:r>
      <w:r w:rsidR="00684E4F" w:rsidRPr="00EA5475">
        <w:rPr>
          <w:u w:val="single"/>
        </w:rPr>
        <w:t xml:space="preserve"> </w:t>
      </w:r>
      <w:r w:rsidR="00684E4F" w:rsidRPr="00EA5475">
        <w:rPr>
          <w:u w:val="single"/>
        </w:rPr>
        <w:tab/>
      </w:r>
      <w:r w:rsidR="00684E4F" w:rsidRPr="00EA5475">
        <w:t>/</w:t>
      </w:r>
      <w:r w:rsidR="00684E4F" w:rsidRPr="00EA5475">
        <w:rPr>
          <w:u w:val="single"/>
        </w:rPr>
        <w:t xml:space="preserve"> </w:t>
      </w:r>
      <w:r w:rsidR="00684E4F" w:rsidRPr="00EA5475">
        <w:rPr>
          <w:u w:val="single"/>
        </w:rPr>
        <w:tab/>
      </w:r>
      <w:r w:rsidR="00684E4F" w:rsidRPr="00EA5475">
        <w:t>/</w:t>
      </w:r>
      <w:r w:rsidR="00684E4F" w:rsidRPr="00EA5475">
        <w:rPr>
          <w:u w:val="single"/>
        </w:rPr>
        <w:t xml:space="preserve"> </w:t>
      </w:r>
      <w:r w:rsidR="00684E4F" w:rsidRPr="00EA5475">
        <w:rPr>
          <w:u w:val="single"/>
        </w:rPr>
        <w:tab/>
      </w:r>
    </w:p>
    <w:p w:rsidR="00F60077" w:rsidRPr="00EA5475" w:rsidRDefault="00F60077">
      <w:pPr>
        <w:sectPr w:rsidR="00F60077" w:rsidRPr="00EA5475">
          <w:type w:val="continuous"/>
          <w:pgSz w:w="10800" w:h="14400"/>
          <w:pgMar w:top="260" w:right="140" w:bottom="0" w:left="360" w:header="720" w:footer="720" w:gutter="0"/>
          <w:cols w:num="3" w:space="720" w:equalWidth="0">
            <w:col w:w="2514" w:space="269"/>
            <w:col w:w="4405" w:space="796"/>
            <w:col w:w="2316"/>
          </w:cols>
        </w:sectPr>
      </w:pPr>
    </w:p>
    <w:p w:rsidR="00F60077" w:rsidRPr="00A4295C" w:rsidRDefault="00684E4F">
      <w:pPr>
        <w:spacing w:before="43" w:line="249" w:lineRule="auto"/>
        <w:ind w:left="441" w:right="625"/>
        <w:jc w:val="both"/>
        <w:rPr>
          <w:sz w:val="24"/>
          <w:lang w:val="el-GR"/>
        </w:rPr>
      </w:pPr>
      <w:r w:rsidRPr="00A4295C">
        <w:rPr>
          <w:sz w:val="24"/>
          <w:lang w:val="el-GR"/>
        </w:rPr>
        <w:lastRenderedPageBreak/>
        <w:t xml:space="preserve">Οδηγίες: οι συμμετέχοντες </w:t>
      </w:r>
      <w:r w:rsidRPr="00A4295C">
        <w:rPr>
          <w:spacing w:val="-3"/>
          <w:sz w:val="24"/>
          <w:lang w:val="el-GR"/>
        </w:rPr>
        <w:t xml:space="preserve">καλούνται </w:t>
      </w:r>
      <w:r w:rsidRPr="00A4295C">
        <w:rPr>
          <w:sz w:val="24"/>
          <w:lang w:val="el-GR"/>
        </w:rPr>
        <w:t xml:space="preserve">να βαθμολογήσουν </w:t>
      </w:r>
      <w:r w:rsidRPr="00A4295C">
        <w:rPr>
          <w:spacing w:val="-4"/>
          <w:sz w:val="24"/>
          <w:lang w:val="el-GR"/>
        </w:rPr>
        <w:t>τα</w:t>
      </w:r>
      <w:r w:rsidRPr="00A4295C">
        <w:rPr>
          <w:spacing w:val="57"/>
          <w:sz w:val="24"/>
          <w:lang w:val="el-GR"/>
        </w:rPr>
        <w:t xml:space="preserve"> </w:t>
      </w:r>
      <w:r w:rsidRPr="00A4295C">
        <w:rPr>
          <w:sz w:val="24"/>
          <w:lang w:val="el-GR"/>
        </w:rPr>
        <w:t xml:space="preserve">ακόλουθα 10 στοιχεία με μία από τις πέντε απαντήσεις </w:t>
      </w:r>
      <w:r w:rsidRPr="00A4295C">
        <w:rPr>
          <w:spacing w:val="-3"/>
          <w:sz w:val="24"/>
          <w:lang w:val="el-GR"/>
        </w:rPr>
        <w:t xml:space="preserve">που </w:t>
      </w:r>
      <w:r w:rsidRPr="00A4295C">
        <w:rPr>
          <w:sz w:val="24"/>
          <w:lang w:val="el-GR"/>
        </w:rPr>
        <w:t xml:space="preserve">κυμαίνονται από την έντονη συμφωνία για την </w:t>
      </w:r>
      <w:r w:rsidRPr="00A4295C">
        <w:rPr>
          <w:spacing w:val="-3"/>
          <w:sz w:val="24"/>
          <w:lang w:val="el-GR"/>
        </w:rPr>
        <w:t xml:space="preserve">έντονη </w:t>
      </w:r>
      <w:r w:rsidRPr="00A4295C">
        <w:rPr>
          <w:sz w:val="24"/>
          <w:lang w:val="el-GR"/>
        </w:rPr>
        <w:t>διαφωνία:</w:t>
      </w:r>
    </w:p>
    <w:p w:rsidR="00F60077" w:rsidRPr="00A4295C" w:rsidRDefault="00F60077">
      <w:pPr>
        <w:pStyle w:val="a3"/>
        <w:spacing w:before="3"/>
        <w:rPr>
          <w:b/>
          <w:i w:val="0"/>
          <w:sz w:val="28"/>
          <w:lang w:val="el-GR"/>
        </w:rPr>
      </w:pPr>
    </w:p>
    <w:p w:rsidR="00F60077" w:rsidRPr="00A4295C" w:rsidRDefault="00F60077">
      <w:pPr>
        <w:rPr>
          <w:sz w:val="28"/>
          <w:lang w:val="el-GR"/>
        </w:rPr>
        <w:sectPr w:rsidR="00F60077" w:rsidRPr="00A4295C">
          <w:type w:val="continuous"/>
          <w:pgSz w:w="10800" w:h="14400"/>
          <w:pgMar w:top="260" w:right="140" w:bottom="0" w:left="360" w:header="720" w:footer="720" w:gutter="0"/>
          <w:cols w:space="720"/>
        </w:sectPr>
      </w:pPr>
    </w:p>
    <w:p w:rsidR="00F60077" w:rsidRPr="00A4295C" w:rsidRDefault="00A4295C" w:rsidP="00A4295C">
      <w:pPr>
        <w:pStyle w:val="2"/>
        <w:spacing w:before="173" w:line="249" w:lineRule="auto"/>
        <w:ind w:left="4678" w:firstLine="0"/>
        <w:jc w:val="center"/>
        <w:rPr>
          <w:lang w:val="el-GR"/>
        </w:rPr>
      </w:pPr>
      <w:r>
        <w:rPr>
          <w:lang w:val="el-GR"/>
        </w:rPr>
        <w:lastRenderedPageBreak/>
        <w:t>Έντονη Διαφωνία</w:t>
      </w:r>
    </w:p>
    <w:p w:rsidR="00F60077" w:rsidRPr="00A4295C" w:rsidRDefault="00684E4F" w:rsidP="00A4295C">
      <w:pPr>
        <w:spacing w:before="92" w:line="249" w:lineRule="auto"/>
        <w:ind w:left="3261" w:right="56"/>
        <w:rPr>
          <w:sz w:val="20"/>
          <w:lang w:val="el-GR"/>
        </w:rPr>
      </w:pPr>
      <w:r>
        <w:br w:type="column"/>
      </w:r>
      <w:r w:rsidR="00A4295C">
        <w:rPr>
          <w:lang w:val="el-GR"/>
        </w:rPr>
        <w:lastRenderedPageBreak/>
        <w:t xml:space="preserve"> </w:t>
      </w:r>
      <w:r w:rsidR="00A4295C">
        <w:rPr>
          <w:sz w:val="20"/>
          <w:lang w:val="el-GR"/>
        </w:rPr>
        <w:t>Έντονη      Συμφωνία</w:t>
      </w:r>
    </w:p>
    <w:p w:rsidR="00F60077" w:rsidRDefault="00F60077">
      <w:pPr>
        <w:spacing w:line="249" w:lineRule="auto"/>
        <w:rPr>
          <w:sz w:val="20"/>
        </w:rPr>
        <w:sectPr w:rsidR="00F60077">
          <w:type w:val="continuous"/>
          <w:pgSz w:w="10800" w:h="14400"/>
          <w:pgMar w:top="260" w:right="140" w:bottom="0" w:left="360" w:header="720" w:footer="720" w:gutter="0"/>
          <w:cols w:num="2" w:space="720" w:equalWidth="0">
            <w:col w:w="5643" w:space="40"/>
            <w:col w:w="4617"/>
          </w:cols>
        </w:sectPr>
      </w:pPr>
    </w:p>
    <w:p w:rsidR="00F60077" w:rsidRDefault="00F60077">
      <w:pPr>
        <w:pStyle w:val="a3"/>
        <w:spacing w:before="4"/>
        <w:rPr>
          <w:i w:val="0"/>
          <w:sz w:val="10"/>
        </w:rPr>
      </w:pPr>
    </w:p>
    <w:p w:rsidR="00F60077" w:rsidRPr="00A4295C" w:rsidRDefault="00D53D0A" w:rsidP="00F81704">
      <w:pPr>
        <w:pStyle w:val="a4"/>
        <w:numPr>
          <w:ilvl w:val="0"/>
          <w:numId w:val="1"/>
        </w:numPr>
        <w:tabs>
          <w:tab w:val="left" w:pos="904"/>
          <w:tab w:val="left" w:pos="905"/>
          <w:tab w:val="left" w:pos="4395"/>
          <w:tab w:val="left" w:pos="4536"/>
        </w:tabs>
        <w:spacing w:before="94" w:line="249" w:lineRule="auto"/>
        <w:ind w:right="5103"/>
        <w:jc w:val="both"/>
        <w:rPr>
          <w:i/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3776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34925</wp:posOffset>
                </wp:positionV>
                <wp:extent cx="115570" cy="123190"/>
                <wp:effectExtent l="13970" t="6350" r="13335" b="13335"/>
                <wp:wrapNone/>
                <wp:docPr id="50" name="Rectangle 5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1" o:spid="_x0000_s1026" style="position:absolute;margin-left:271.1pt;margin-top:2.75pt;width:9.1pt;height:9.7pt;z-index:2516377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3878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34925</wp:posOffset>
                </wp:positionV>
                <wp:extent cx="115570" cy="123190"/>
                <wp:effectExtent l="10160" t="6350" r="7620" b="13335"/>
                <wp:wrapNone/>
                <wp:docPr id="49" name="Rectangle 5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0" o:spid="_x0000_s1026" style="position:absolute;margin-left:325.55pt;margin-top:2.75pt;width:9.1pt;height:9.7pt;z-index:2516387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3980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34925</wp:posOffset>
                </wp:positionV>
                <wp:extent cx="115570" cy="123190"/>
                <wp:effectExtent l="6985" t="6350" r="10795" b="13335"/>
                <wp:wrapNone/>
                <wp:docPr id="48" name="Rectangle 4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9" o:spid="_x0000_s1026" style="position:absolute;margin-left:380.05pt;margin-top:2.75pt;width:9.1pt;height:9.7pt;z-index:25163980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4083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34925</wp:posOffset>
                </wp:positionV>
                <wp:extent cx="115570" cy="123190"/>
                <wp:effectExtent l="11430" t="6350" r="6350" b="13335"/>
                <wp:wrapNone/>
                <wp:docPr id="47" name="Rectangle 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8" o:spid="_x0000_s1026" style="position:absolute;margin-left:434.4pt;margin-top:2.75pt;width:9.1pt;height:9.7pt;z-index:25164083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4185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34925</wp:posOffset>
                </wp:positionV>
                <wp:extent cx="115570" cy="123190"/>
                <wp:effectExtent l="8255" t="6350" r="9525" b="13335"/>
                <wp:wrapNone/>
                <wp:docPr id="46" name="Rectangle 4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7" o:spid="_x0000_s1026" style="position:absolute;margin-left:485.9pt;margin-top:2.75pt;width:9.1pt;height:9.7pt;z-index:25164185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>Νομίζω ότι θα ήθελα να χρησιμοποιώ συχνά αυτό το δικτυακό</w:t>
      </w:r>
      <w:r w:rsidR="00684E4F" w:rsidRPr="00A4295C">
        <w:rPr>
          <w:i/>
          <w:spacing w:val="-10"/>
          <w:sz w:val="18"/>
          <w:lang w:val="el-GR"/>
        </w:rPr>
        <w:t xml:space="preserve"> </w:t>
      </w:r>
      <w:r w:rsidR="00684E4F" w:rsidRPr="00A4295C">
        <w:rPr>
          <w:i/>
          <w:sz w:val="18"/>
          <w:lang w:val="el-GR"/>
        </w:rPr>
        <w:t>τόπο.</w:t>
      </w:r>
    </w:p>
    <w:p w:rsidR="00F60077" w:rsidRPr="00A4295C" w:rsidRDefault="00D53D0A" w:rsidP="00F81704">
      <w:pPr>
        <w:pStyle w:val="a4"/>
        <w:numPr>
          <w:ilvl w:val="0"/>
          <w:numId w:val="1"/>
        </w:numPr>
        <w:spacing w:before="110"/>
        <w:ind w:left="851" w:hanging="487"/>
        <w:jc w:val="both"/>
        <w:rPr>
          <w:i/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4288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48260</wp:posOffset>
                </wp:positionV>
                <wp:extent cx="115570" cy="123190"/>
                <wp:effectExtent l="13970" t="10160" r="13335" b="9525"/>
                <wp:wrapNone/>
                <wp:docPr id="45" name="Rectangle 4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6" o:spid="_x0000_s1026" style="position:absolute;margin-left:271.1pt;margin-top:3.8pt;width:9.1pt;height:9.7pt;z-index:25164288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4390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48260</wp:posOffset>
                </wp:positionV>
                <wp:extent cx="115570" cy="123190"/>
                <wp:effectExtent l="10160" t="10160" r="7620" b="9525"/>
                <wp:wrapNone/>
                <wp:docPr id="44" name="Rectangle 4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5" o:spid="_x0000_s1026" style="position:absolute;margin-left:325.55pt;margin-top:3.8pt;width:9.1pt;height:9.7pt;z-index:25164390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4492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48260</wp:posOffset>
                </wp:positionV>
                <wp:extent cx="115570" cy="123190"/>
                <wp:effectExtent l="6985" t="10160" r="10795" b="9525"/>
                <wp:wrapNone/>
                <wp:docPr id="43" name="Rectangle 4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4" o:spid="_x0000_s1026" style="position:absolute;margin-left:380.05pt;margin-top:3.8pt;width:9.1pt;height:9.7pt;z-index:25164492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4595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48260</wp:posOffset>
                </wp:positionV>
                <wp:extent cx="115570" cy="123190"/>
                <wp:effectExtent l="11430" t="10160" r="6350" b="9525"/>
                <wp:wrapNone/>
                <wp:docPr id="42" name="Rectangle 4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3" o:spid="_x0000_s1026" style="position:absolute;margin-left:434.4pt;margin-top:3.8pt;width:9.1pt;height:9.7pt;z-index:2516459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4697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48260</wp:posOffset>
                </wp:positionV>
                <wp:extent cx="115570" cy="123190"/>
                <wp:effectExtent l="8255" t="10160" r="9525" b="9525"/>
                <wp:wrapNone/>
                <wp:docPr id="41" name="Rectangle 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2" o:spid="_x0000_s1026" style="position:absolute;margin-left:485.9pt;margin-top:3.8pt;width:9.1pt;height:9.7pt;z-index:2516469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 xml:space="preserve">Βρήκα αυτόν τον </w:t>
      </w:r>
      <w:proofErr w:type="spellStart"/>
      <w:r w:rsidR="00684E4F" w:rsidRPr="00A4295C">
        <w:rPr>
          <w:i/>
          <w:sz w:val="18"/>
          <w:lang w:val="el-GR"/>
        </w:rPr>
        <w:t>ιστοχώρο</w:t>
      </w:r>
      <w:proofErr w:type="spellEnd"/>
      <w:r w:rsidR="00684E4F" w:rsidRPr="00A4295C">
        <w:rPr>
          <w:i/>
          <w:sz w:val="18"/>
          <w:lang w:val="el-GR"/>
        </w:rPr>
        <w:t xml:space="preserve"> άσκοπα</w:t>
      </w:r>
      <w:r w:rsidR="00684E4F" w:rsidRPr="00A4295C">
        <w:rPr>
          <w:i/>
          <w:spacing w:val="-12"/>
          <w:sz w:val="18"/>
          <w:lang w:val="el-GR"/>
        </w:rPr>
        <w:t xml:space="preserve"> </w:t>
      </w:r>
      <w:r w:rsidR="00684E4F" w:rsidRPr="00A4295C">
        <w:rPr>
          <w:i/>
          <w:sz w:val="18"/>
          <w:lang w:val="el-GR"/>
        </w:rPr>
        <w:t>περίπλοκο.</w:t>
      </w:r>
    </w:p>
    <w:p w:rsidR="00F60077" w:rsidRPr="00A4295C" w:rsidRDefault="00F60077">
      <w:pPr>
        <w:pStyle w:val="a3"/>
        <w:rPr>
          <w:sz w:val="20"/>
          <w:lang w:val="el-GR"/>
        </w:rPr>
      </w:pPr>
    </w:p>
    <w:p w:rsidR="00F60077" w:rsidRPr="00A4295C" w:rsidRDefault="00D53D0A">
      <w:pPr>
        <w:pStyle w:val="a3"/>
        <w:spacing w:before="4"/>
        <w:rPr>
          <w:lang w:val="el-GR"/>
        </w:rPr>
      </w:pPr>
      <w:r>
        <w:rPr>
          <w:i w:val="0"/>
          <w:noProof/>
          <w:sz w:val="22"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5312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114935</wp:posOffset>
                </wp:positionV>
                <wp:extent cx="115570" cy="123190"/>
                <wp:effectExtent l="13970" t="9525" r="13335" b="10160"/>
                <wp:wrapNone/>
                <wp:docPr id="40" name="Rectangle 3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6" o:spid="_x0000_s1026" style="position:absolute;margin-left:271.1pt;margin-top:9.05pt;width:9.1pt;height:9.7pt;z-index:2516531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>
        <w:rPr>
          <w:i w:val="0"/>
          <w:noProof/>
          <w:sz w:val="22"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5414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114935</wp:posOffset>
                </wp:positionV>
                <wp:extent cx="115570" cy="123190"/>
                <wp:effectExtent l="10160" t="9525" r="7620" b="10160"/>
                <wp:wrapNone/>
                <wp:docPr id="39" name="Rectangle 3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5" o:spid="_x0000_s1026" style="position:absolute;margin-left:325.55pt;margin-top:9.05pt;width:9.1pt;height:9.7pt;z-index:25165414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>
        <w:rPr>
          <w:i w:val="0"/>
          <w:noProof/>
          <w:sz w:val="22"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5516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114935</wp:posOffset>
                </wp:positionV>
                <wp:extent cx="115570" cy="123190"/>
                <wp:effectExtent l="6985" t="9525" r="10795" b="10160"/>
                <wp:wrapNone/>
                <wp:docPr id="38" name="Rectangle 3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4" o:spid="_x0000_s1026" style="position:absolute;margin-left:380.05pt;margin-top:9.05pt;width:9.1pt;height:9.7pt;z-index:2516551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>
        <w:rPr>
          <w:i w:val="0"/>
          <w:noProof/>
          <w:sz w:val="22"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5619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114935</wp:posOffset>
                </wp:positionV>
                <wp:extent cx="115570" cy="123190"/>
                <wp:effectExtent l="11430" t="9525" r="6350" b="10160"/>
                <wp:wrapNone/>
                <wp:docPr id="37" name="Rectangle 3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3" o:spid="_x0000_s1026" style="position:absolute;margin-left:434.4pt;margin-top:9.05pt;width:9.1pt;height:9.7pt;z-index:2516561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>
        <w:rPr>
          <w:i w:val="0"/>
          <w:noProof/>
          <w:sz w:val="22"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114935</wp:posOffset>
                </wp:positionV>
                <wp:extent cx="115570" cy="123190"/>
                <wp:effectExtent l="8255" t="9525" r="9525" b="10160"/>
                <wp:wrapNone/>
                <wp:docPr id="36" name="Rectangle 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2" o:spid="_x0000_s1026" style="position:absolute;margin-left:485.9pt;margin-top:9.05pt;width:9.1pt;height:9.7pt;z-index:251657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</w:p>
    <w:p w:rsidR="00F60077" w:rsidRPr="00A4295C" w:rsidRDefault="00684E4F">
      <w:pPr>
        <w:pStyle w:val="a4"/>
        <w:numPr>
          <w:ilvl w:val="0"/>
          <w:numId w:val="1"/>
        </w:numPr>
        <w:tabs>
          <w:tab w:val="left" w:pos="935"/>
          <w:tab w:val="left" w:pos="936"/>
        </w:tabs>
        <w:spacing w:before="0" w:line="249" w:lineRule="auto"/>
        <w:ind w:left="935" w:right="5591" w:hanging="571"/>
        <w:rPr>
          <w:i/>
          <w:sz w:val="18"/>
          <w:lang w:val="el-GR"/>
        </w:rPr>
      </w:pPr>
      <w:r w:rsidRPr="00A4295C">
        <w:rPr>
          <w:i/>
          <w:sz w:val="18"/>
          <w:lang w:val="el-GR"/>
        </w:rPr>
        <w:t xml:space="preserve">Νόμιζα ότι αυτός ο </w:t>
      </w:r>
      <w:proofErr w:type="spellStart"/>
      <w:r w:rsidRPr="00A4295C">
        <w:rPr>
          <w:i/>
          <w:sz w:val="18"/>
          <w:lang w:val="el-GR"/>
        </w:rPr>
        <w:t>ιστότοπος</w:t>
      </w:r>
      <w:proofErr w:type="spellEnd"/>
      <w:r w:rsidRPr="00A4295C">
        <w:rPr>
          <w:i/>
          <w:sz w:val="18"/>
          <w:lang w:val="el-GR"/>
        </w:rPr>
        <w:t xml:space="preserve"> ήταν εύκολος στη χρήση.</w:t>
      </w:r>
    </w:p>
    <w:p w:rsidR="00F60077" w:rsidRPr="00A4295C" w:rsidRDefault="00D53D0A" w:rsidP="00A4295C">
      <w:pPr>
        <w:pStyle w:val="a4"/>
        <w:numPr>
          <w:ilvl w:val="0"/>
          <w:numId w:val="1"/>
        </w:numPr>
        <w:tabs>
          <w:tab w:val="left" w:pos="904"/>
          <w:tab w:val="left" w:pos="905"/>
        </w:tabs>
        <w:spacing w:line="252" w:lineRule="auto"/>
        <w:ind w:right="5622"/>
        <w:jc w:val="both"/>
        <w:rPr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110490</wp:posOffset>
                </wp:positionV>
                <wp:extent cx="115570" cy="125095"/>
                <wp:effectExtent l="10160" t="5715" r="7620" b="12065"/>
                <wp:wrapNone/>
                <wp:docPr id="35" name="Rectangle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0" o:spid="_x0000_s1026" style="position:absolute;margin-left:325.55pt;margin-top:8.7pt;width:9.1pt;height:9.85pt;z-index:2516592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110490</wp:posOffset>
                </wp:positionV>
                <wp:extent cx="115570" cy="125095"/>
                <wp:effectExtent l="6985" t="5715" r="10795" b="12065"/>
                <wp:wrapNone/>
                <wp:docPr id="34" name="Rectangle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9" o:spid="_x0000_s1026" style="position:absolute;margin-left:380.05pt;margin-top:8.7pt;width:9.1pt;height:9.85pt;z-index:2516602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110490</wp:posOffset>
                </wp:positionV>
                <wp:extent cx="115570" cy="125095"/>
                <wp:effectExtent l="11430" t="5715" r="6350" b="12065"/>
                <wp:wrapNone/>
                <wp:docPr id="33" name="Rectangl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8" o:spid="_x0000_s1026" style="position:absolute;margin-left:434.4pt;margin-top:8.7pt;width:9.1pt;height:9.85pt;z-index:2516613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110490</wp:posOffset>
                </wp:positionV>
                <wp:extent cx="115570" cy="125095"/>
                <wp:effectExtent l="8255" t="5715" r="9525" b="12065"/>
                <wp:wrapNone/>
                <wp:docPr id="32" name="Rectangle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7" o:spid="_x0000_s1026" style="position:absolute;margin-left:485.9pt;margin-top:8.7pt;width:9.1pt;height:9.85pt;z-index:2516623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110490</wp:posOffset>
                </wp:positionV>
                <wp:extent cx="115570" cy="125095"/>
                <wp:effectExtent l="13970" t="7620" r="13335" b="10160"/>
                <wp:wrapNone/>
                <wp:docPr id="31" name="Rectangle 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1" o:spid="_x0000_s1026" style="position:absolute;margin-left:271.1pt;margin-top:8.7pt;width:9.1pt;height:9.85pt;z-index:2516582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 xml:space="preserve">Νομίζω ότι θα χρειαζόμουν βοήθεια για να μπορέσω να χρησιμοποιήσω αυτόν τον </w:t>
      </w:r>
      <w:proofErr w:type="spellStart"/>
      <w:r w:rsidR="00684E4F" w:rsidRPr="00A4295C">
        <w:rPr>
          <w:i/>
          <w:sz w:val="18"/>
          <w:lang w:val="el-GR"/>
        </w:rPr>
        <w:t>ιστοχώρο</w:t>
      </w:r>
      <w:proofErr w:type="spellEnd"/>
      <w:r w:rsidR="00684E4F" w:rsidRPr="00A4295C">
        <w:rPr>
          <w:sz w:val="18"/>
          <w:lang w:val="el-GR"/>
        </w:rPr>
        <w:t>.</w:t>
      </w:r>
    </w:p>
    <w:p w:rsidR="00F60077" w:rsidRPr="00A4295C" w:rsidRDefault="00D53D0A" w:rsidP="00A4295C">
      <w:pPr>
        <w:pStyle w:val="a4"/>
        <w:numPr>
          <w:ilvl w:val="0"/>
          <w:numId w:val="1"/>
        </w:numPr>
        <w:tabs>
          <w:tab w:val="left" w:pos="904"/>
          <w:tab w:val="left" w:pos="905"/>
        </w:tabs>
        <w:spacing w:before="105" w:line="249" w:lineRule="auto"/>
        <w:ind w:right="5622"/>
        <w:jc w:val="both"/>
        <w:rPr>
          <w:i/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40005</wp:posOffset>
                </wp:positionV>
                <wp:extent cx="115570" cy="123190"/>
                <wp:effectExtent l="10160" t="10795" r="7620" b="8890"/>
                <wp:wrapNone/>
                <wp:docPr id="30" name="Rectangle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5" o:spid="_x0000_s1026" style="position:absolute;margin-left:325.55pt;margin-top:3.15pt;width:9.1pt;height:9.7pt;z-index:2516643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40005</wp:posOffset>
                </wp:positionV>
                <wp:extent cx="115570" cy="123190"/>
                <wp:effectExtent l="6985" t="10795" r="10795" b="8890"/>
                <wp:wrapNone/>
                <wp:docPr id="29" name="Rectangle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4" o:spid="_x0000_s1026" style="position:absolute;margin-left:380.05pt;margin-top:3.15pt;width:9.1pt;height:9.7pt;z-index:25166540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40005</wp:posOffset>
                </wp:positionV>
                <wp:extent cx="115570" cy="123190"/>
                <wp:effectExtent l="11430" t="10795" r="6350" b="8890"/>
                <wp:wrapNone/>
                <wp:docPr id="28" name="Rectangle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3" o:spid="_x0000_s1026" style="position:absolute;margin-left:434.4pt;margin-top:3.15pt;width:9.1pt;height:9.7pt;z-index:25166643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40005</wp:posOffset>
                </wp:positionV>
                <wp:extent cx="115570" cy="123190"/>
                <wp:effectExtent l="8255" t="10795" r="9525" b="8890"/>
                <wp:wrapNone/>
                <wp:docPr id="27" name="Rectangle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2" o:spid="_x0000_s1026" style="position:absolute;margin-left:485.9pt;margin-top:3.15pt;width:9.1pt;height:9.7pt;z-index:25166745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40005</wp:posOffset>
                </wp:positionV>
                <wp:extent cx="115570" cy="123190"/>
                <wp:effectExtent l="13970" t="10795" r="13335" b="8890"/>
                <wp:wrapNone/>
                <wp:docPr id="26" name="Rectangle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6" o:spid="_x0000_s1026" style="position:absolute;margin-left:271.1pt;margin-top:3.15pt;width:9.1pt;height:9.7pt;z-index:2516633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>Βρήκα ότι οι διάφορες λειτουργίες σε αυτή την ιστοσελίδα ήταν καλά</w:t>
      </w:r>
      <w:r w:rsidR="00684E4F" w:rsidRPr="00A4295C">
        <w:rPr>
          <w:i/>
          <w:spacing w:val="-4"/>
          <w:sz w:val="18"/>
          <w:lang w:val="el-GR"/>
        </w:rPr>
        <w:t xml:space="preserve"> </w:t>
      </w:r>
      <w:r w:rsidR="00684E4F" w:rsidRPr="00A4295C">
        <w:rPr>
          <w:i/>
          <w:sz w:val="18"/>
          <w:lang w:val="el-GR"/>
        </w:rPr>
        <w:t>ενσωματωμένες.</w:t>
      </w:r>
    </w:p>
    <w:p w:rsidR="00F60077" w:rsidRPr="00A4295C" w:rsidRDefault="00D53D0A" w:rsidP="00A4295C">
      <w:pPr>
        <w:pStyle w:val="a4"/>
        <w:numPr>
          <w:ilvl w:val="0"/>
          <w:numId w:val="1"/>
        </w:numPr>
        <w:tabs>
          <w:tab w:val="left" w:pos="904"/>
          <w:tab w:val="left" w:pos="905"/>
        </w:tabs>
        <w:spacing w:before="110" w:line="249" w:lineRule="auto"/>
        <w:ind w:right="5622"/>
        <w:jc w:val="both"/>
        <w:rPr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46355</wp:posOffset>
                </wp:positionV>
                <wp:extent cx="115570" cy="123190"/>
                <wp:effectExtent l="10160" t="7620" r="7620" b="12065"/>
                <wp:wrapNone/>
                <wp:docPr id="25" name="Rectangle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0" o:spid="_x0000_s1026" style="position:absolute;margin-left:325.55pt;margin-top:3.65pt;width:9.1pt;height:9.7pt;z-index:25166950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46355</wp:posOffset>
                </wp:positionV>
                <wp:extent cx="115570" cy="123190"/>
                <wp:effectExtent l="6985" t="7620" r="10795" b="12065"/>
                <wp:wrapNone/>
                <wp:docPr id="24" name="Rectangle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9" o:spid="_x0000_s1026" style="position:absolute;margin-left:380.05pt;margin-top:3.65pt;width:9.1pt;height:9.7pt;z-index:25167052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46355</wp:posOffset>
                </wp:positionV>
                <wp:extent cx="115570" cy="123190"/>
                <wp:effectExtent l="11430" t="7620" r="6350" b="12065"/>
                <wp:wrapNone/>
                <wp:docPr id="23" name="Rectangle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8" o:spid="_x0000_s1026" style="position:absolute;margin-left:434.4pt;margin-top:3.65pt;width:9.1pt;height:9.7pt;z-index:2516715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46355</wp:posOffset>
                </wp:positionV>
                <wp:extent cx="115570" cy="123190"/>
                <wp:effectExtent l="8255" t="7620" r="9525" b="12065"/>
                <wp:wrapNone/>
                <wp:docPr id="22" name="Rectangle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7" o:spid="_x0000_s1026" style="position:absolute;margin-left:485.9pt;margin-top:3.65pt;width:9.1pt;height:9.7pt;z-index:2516725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46355</wp:posOffset>
                </wp:positionV>
                <wp:extent cx="115570" cy="123190"/>
                <wp:effectExtent l="13970" t="13970" r="13335" b="5715"/>
                <wp:wrapNone/>
                <wp:docPr id="21" name="Rectangle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1" o:spid="_x0000_s1026" style="position:absolute;margin-left:271.1pt;margin-top:3.65pt;width:9.1pt;height:9.7pt;z-index:25166848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>Νόμιζα ότι υπάρχει υπερβολική ασυνέπεια σε αυτόν τον</w:t>
      </w:r>
      <w:r w:rsidR="00684E4F" w:rsidRPr="00A4295C">
        <w:rPr>
          <w:i/>
          <w:spacing w:val="-4"/>
          <w:sz w:val="18"/>
          <w:lang w:val="el-GR"/>
        </w:rPr>
        <w:t xml:space="preserve"> </w:t>
      </w:r>
      <w:proofErr w:type="spellStart"/>
      <w:r w:rsidR="00684E4F" w:rsidRPr="00A4295C">
        <w:rPr>
          <w:i/>
          <w:sz w:val="18"/>
          <w:lang w:val="el-GR"/>
        </w:rPr>
        <w:t>ιστότοπο</w:t>
      </w:r>
      <w:proofErr w:type="spellEnd"/>
      <w:r w:rsidR="00684E4F" w:rsidRPr="00A4295C">
        <w:rPr>
          <w:sz w:val="18"/>
          <w:lang w:val="el-GR"/>
        </w:rPr>
        <w:t>.</w:t>
      </w:r>
    </w:p>
    <w:p w:rsidR="00F60077" w:rsidRPr="00A4295C" w:rsidRDefault="00D53D0A" w:rsidP="00A4295C">
      <w:pPr>
        <w:pStyle w:val="a4"/>
        <w:numPr>
          <w:ilvl w:val="0"/>
          <w:numId w:val="1"/>
        </w:numPr>
        <w:tabs>
          <w:tab w:val="left" w:pos="905"/>
          <w:tab w:val="left" w:pos="4678"/>
        </w:tabs>
        <w:spacing w:line="249" w:lineRule="auto"/>
        <w:ind w:right="5622"/>
        <w:jc w:val="both"/>
        <w:rPr>
          <w:i/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161290</wp:posOffset>
                </wp:positionV>
                <wp:extent cx="115570" cy="125095"/>
                <wp:effectExtent l="13970" t="8890" r="13335" b="8890"/>
                <wp:wrapNone/>
                <wp:docPr id="20" name="Rectangl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6" o:spid="_x0000_s1026" style="position:absolute;margin-left:271.1pt;margin-top:12.7pt;width:9.1pt;height:9.85pt;z-index:25167360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161290</wp:posOffset>
                </wp:positionV>
                <wp:extent cx="115570" cy="125095"/>
                <wp:effectExtent l="10160" t="8890" r="7620" b="8890"/>
                <wp:wrapNone/>
                <wp:docPr id="19" name="Rectangle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5" o:spid="_x0000_s1026" style="position:absolute;margin-left:325.55pt;margin-top:12.7pt;width:9.1pt;height:9.85pt;z-index:2516746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161290</wp:posOffset>
                </wp:positionV>
                <wp:extent cx="115570" cy="125095"/>
                <wp:effectExtent l="6985" t="8890" r="10795" b="8890"/>
                <wp:wrapNone/>
                <wp:docPr id="18" name="Rectangle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4" o:spid="_x0000_s1026" style="position:absolute;margin-left:380.05pt;margin-top:12.7pt;width:9.1pt;height:9.85pt;z-index:25167564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161290</wp:posOffset>
                </wp:positionV>
                <wp:extent cx="115570" cy="125095"/>
                <wp:effectExtent l="11430" t="8890" r="6350" b="8890"/>
                <wp:wrapNone/>
                <wp:docPr id="17" name="Rectangl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3" o:spid="_x0000_s1026" style="position:absolute;margin-left:434.4pt;margin-top:12.7pt;width:9.1pt;height:9.85pt;z-index:2516766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161290</wp:posOffset>
                </wp:positionV>
                <wp:extent cx="115570" cy="125095"/>
                <wp:effectExtent l="8255" t="8890" r="9525" b="8890"/>
                <wp:wrapNone/>
                <wp:docPr id="16" name="Rectangle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5095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2" o:spid="_x0000_s1026" style="position:absolute;margin-left:485.9pt;margin-top:12.7pt;width:9.1pt;height:9.85pt;z-index:25167769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 xml:space="preserve">Φαντάζομαι ότι οι περισσότεροι άνθρωποι θα </w:t>
      </w:r>
      <w:r w:rsidR="00A4295C">
        <w:rPr>
          <w:i/>
          <w:sz w:val="18"/>
          <w:lang w:val="el-GR"/>
        </w:rPr>
        <w:t>μ</w:t>
      </w:r>
      <w:r w:rsidR="00684E4F" w:rsidRPr="00A4295C">
        <w:rPr>
          <w:i/>
          <w:sz w:val="18"/>
          <w:lang w:val="el-GR"/>
        </w:rPr>
        <w:t xml:space="preserve">άθουν να χρησιμοποιούν τον </w:t>
      </w:r>
      <w:proofErr w:type="spellStart"/>
      <w:r w:rsidR="00684E4F" w:rsidRPr="00A4295C">
        <w:rPr>
          <w:i/>
          <w:sz w:val="18"/>
          <w:lang w:val="el-GR"/>
        </w:rPr>
        <w:t>ιστότοπο</w:t>
      </w:r>
      <w:proofErr w:type="spellEnd"/>
      <w:r w:rsidR="00684E4F" w:rsidRPr="00A4295C">
        <w:rPr>
          <w:i/>
          <w:sz w:val="18"/>
          <w:lang w:val="el-GR"/>
        </w:rPr>
        <w:t xml:space="preserve"> αυτό πολύ</w:t>
      </w:r>
      <w:r w:rsidR="00684E4F" w:rsidRPr="00A4295C">
        <w:rPr>
          <w:i/>
          <w:spacing w:val="-3"/>
          <w:sz w:val="18"/>
          <w:lang w:val="el-GR"/>
        </w:rPr>
        <w:t xml:space="preserve"> </w:t>
      </w:r>
      <w:r w:rsidR="00684E4F" w:rsidRPr="00A4295C">
        <w:rPr>
          <w:i/>
          <w:sz w:val="18"/>
          <w:lang w:val="el-GR"/>
        </w:rPr>
        <w:t>γρήγορα.</w:t>
      </w:r>
    </w:p>
    <w:p w:rsidR="00F60077" w:rsidRPr="00A4295C" w:rsidRDefault="00D53D0A" w:rsidP="00A4295C">
      <w:pPr>
        <w:pStyle w:val="a4"/>
        <w:numPr>
          <w:ilvl w:val="0"/>
          <w:numId w:val="1"/>
        </w:numPr>
        <w:tabs>
          <w:tab w:val="left" w:pos="904"/>
          <w:tab w:val="left" w:pos="905"/>
        </w:tabs>
        <w:spacing w:before="110"/>
        <w:jc w:val="both"/>
        <w:rPr>
          <w:i/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87630</wp:posOffset>
                </wp:positionV>
                <wp:extent cx="115570" cy="123190"/>
                <wp:effectExtent l="11430" t="10160" r="6350" b="9525"/>
                <wp:wrapNone/>
                <wp:docPr id="15" name="Rectangle 5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5" o:spid="_x0000_s1026" style="position:absolute;margin-left:434.4pt;margin-top:6.9pt;width:9.1pt;height:9.7pt;z-index:2516869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87630</wp:posOffset>
                </wp:positionV>
                <wp:extent cx="115570" cy="123190"/>
                <wp:effectExtent l="6985" t="10160" r="10795" b="9525"/>
                <wp:wrapNone/>
                <wp:docPr id="14" name="Rectangle 5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4" o:spid="_x0000_s1026" style="position:absolute;margin-left:380.05pt;margin-top:6.9pt;width:9.1pt;height:9.7pt;z-index:2516858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87630</wp:posOffset>
                </wp:positionV>
                <wp:extent cx="115570" cy="123190"/>
                <wp:effectExtent l="10160" t="10160" r="7620" b="9525"/>
                <wp:wrapNone/>
                <wp:docPr id="13" name="Rectangle 5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3" o:spid="_x0000_s1026" style="position:absolute;margin-left:325.55pt;margin-top:6.9pt;width:9.1pt;height:9.7pt;z-index:2516848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87630</wp:posOffset>
                </wp:positionV>
                <wp:extent cx="115570" cy="123190"/>
                <wp:effectExtent l="13970" t="10160" r="13335" b="9525"/>
                <wp:wrapNone/>
                <wp:docPr id="12" name="Rectangle 5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2" o:spid="_x0000_s1026" style="position:absolute;margin-left:271.1pt;margin-top:6.9pt;width:9.1pt;height:9.7pt;z-index:2516838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87630</wp:posOffset>
                </wp:positionV>
                <wp:extent cx="115570" cy="123190"/>
                <wp:effectExtent l="8255" t="8255" r="9525" b="11430"/>
                <wp:wrapNone/>
                <wp:docPr id="11" name="Rectangle 5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6" o:spid="_x0000_s1026" style="position:absolute;margin-left:485.9pt;margin-top:6.9pt;width:9.1pt;height:9.7pt;z-index:2516879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 xml:space="preserve">Βρήκα αυτόν τον </w:t>
      </w:r>
      <w:proofErr w:type="spellStart"/>
      <w:r w:rsidR="00684E4F" w:rsidRPr="00A4295C">
        <w:rPr>
          <w:i/>
          <w:sz w:val="18"/>
          <w:lang w:val="el-GR"/>
        </w:rPr>
        <w:t>ιστοχώρο</w:t>
      </w:r>
      <w:proofErr w:type="spellEnd"/>
      <w:r w:rsidR="00684E4F" w:rsidRPr="00A4295C">
        <w:rPr>
          <w:i/>
          <w:sz w:val="18"/>
          <w:lang w:val="el-GR"/>
        </w:rPr>
        <w:t xml:space="preserve"> πολύ δυσκίνητο</w:t>
      </w:r>
      <w:r w:rsidR="00684E4F" w:rsidRPr="00A4295C">
        <w:rPr>
          <w:i/>
          <w:spacing w:val="-26"/>
          <w:sz w:val="18"/>
          <w:lang w:val="el-GR"/>
        </w:rPr>
        <w:t xml:space="preserve"> </w:t>
      </w:r>
      <w:r w:rsidR="00684E4F" w:rsidRPr="00A4295C">
        <w:rPr>
          <w:i/>
          <w:sz w:val="18"/>
          <w:lang w:val="el-GR"/>
        </w:rPr>
        <w:t>/</w:t>
      </w:r>
    </w:p>
    <w:p w:rsidR="00F60077" w:rsidRDefault="00684E4F">
      <w:pPr>
        <w:pStyle w:val="a3"/>
        <w:spacing w:before="10"/>
        <w:ind w:left="904"/>
      </w:pPr>
      <w:proofErr w:type="gramStart"/>
      <w:r>
        <w:t>α</w:t>
      </w:r>
      <w:proofErr w:type="spellStart"/>
      <w:r>
        <w:t>δέξιο</w:t>
      </w:r>
      <w:proofErr w:type="spellEnd"/>
      <w:proofErr w:type="gramEnd"/>
      <w:r>
        <w:t xml:space="preserve"> </w:t>
      </w:r>
      <w:proofErr w:type="spellStart"/>
      <w:r>
        <w:t>γι</w:t>
      </w:r>
      <w:proofErr w:type="spellEnd"/>
      <w:r>
        <w:t xml:space="preserve">α </w:t>
      </w:r>
      <w:proofErr w:type="spellStart"/>
      <w:r>
        <w:t>χρήση</w:t>
      </w:r>
      <w:proofErr w:type="spellEnd"/>
      <w:r>
        <w:t>.</w:t>
      </w:r>
    </w:p>
    <w:p w:rsidR="00F60077" w:rsidRPr="00A4295C" w:rsidRDefault="00D53D0A">
      <w:pPr>
        <w:pStyle w:val="a4"/>
        <w:numPr>
          <w:ilvl w:val="0"/>
          <w:numId w:val="1"/>
        </w:numPr>
        <w:tabs>
          <w:tab w:val="left" w:pos="904"/>
          <w:tab w:val="left" w:pos="905"/>
        </w:tabs>
        <w:spacing w:before="117" w:line="249" w:lineRule="auto"/>
        <w:ind w:right="5651"/>
        <w:rPr>
          <w:i/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80645</wp:posOffset>
                </wp:positionV>
                <wp:extent cx="115570" cy="123190"/>
                <wp:effectExtent l="13970" t="10160" r="13335" b="9525"/>
                <wp:wrapNone/>
                <wp:docPr id="10" name="Rectangl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1" o:spid="_x0000_s1026" style="position:absolute;margin-left:271.1pt;margin-top:6.35pt;width:9.1pt;height:9.7pt;z-index:2516787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80645</wp:posOffset>
                </wp:positionV>
                <wp:extent cx="115570" cy="123190"/>
                <wp:effectExtent l="10160" t="10160" r="7620" b="9525"/>
                <wp:wrapNone/>
                <wp:docPr id="9" name="Rectangle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0" o:spid="_x0000_s1026" style="position:absolute;margin-left:325.55pt;margin-top:6.35pt;width:9.1pt;height:9.7pt;z-index:25167974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80645</wp:posOffset>
                </wp:positionV>
                <wp:extent cx="115570" cy="123190"/>
                <wp:effectExtent l="6985" t="10160" r="10795" b="9525"/>
                <wp:wrapNone/>
                <wp:docPr id="8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9" o:spid="_x0000_s1026" style="position:absolute;margin-left:380.05pt;margin-top:6.35pt;width:9.1pt;height:9.7pt;z-index:2516807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>
                <wp:simplePos x="0" y="0"/>
                <wp:positionH relativeFrom="page">
                  <wp:posOffset>5516880</wp:posOffset>
                </wp:positionH>
                <wp:positionV relativeFrom="paragraph">
                  <wp:posOffset>80645</wp:posOffset>
                </wp:positionV>
                <wp:extent cx="115570" cy="123190"/>
                <wp:effectExtent l="11430" t="10160" r="6350" b="9525"/>
                <wp:wrapNone/>
                <wp:docPr id="7" name="Rectangl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8" o:spid="_x0000_s1026" style="position:absolute;margin-left:434.4pt;margin-top:6.35pt;width:9.1pt;height:9.7pt;z-index:2516817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>
                <wp:simplePos x="0" y="0"/>
                <wp:positionH relativeFrom="page">
                  <wp:posOffset>6170930</wp:posOffset>
                </wp:positionH>
                <wp:positionV relativeFrom="paragraph">
                  <wp:posOffset>80645</wp:posOffset>
                </wp:positionV>
                <wp:extent cx="115570" cy="123190"/>
                <wp:effectExtent l="8255" t="10160" r="9525" b="9525"/>
                <wp:wrapNone/>
                <wp:docPr id="6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7" o:spid="_x0000_s1026" style="position:absolute;margin-left:485.9pt;margin-top:6.35pt;width:9.1pt;height:9.7pt;z-index:2516828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>Ένιωσα πολύ σίγουρος χρησιμοποιώντας αυτή την</w:t>
      </w:r>
      <w:r w:rsidR="00684E4F" w:rsidRPr="00A4295C">
        <w:rPr>
          <w:i/>
          <w:spacing w:val="-4"/>
          <w:sz w:val="18"/>
          <w:lang w:val="el-GR"/>
        </w:rPr>
        <w:t xml:space="preserve"> </w:t>
      </w:r>
      <w:r w:rsidR="00684E4F" w:rsidRPr="00A4295C">
        <w:rPr>
          <w:i/>
          <w:sz w:val="18"/>
          <w:lang w:val="el-GR"/>
        </w:rPr>
        <w:t>ιστοσελίδα.</w:t>
      </w:r>
    </w:p>
    <w:p w:rsidR="00F60077" w:rsidRPr="00A4295C" w:rsidRDefault="00D53D0A" w:rsidP="00A4295C">
      <w:pPr>
        <w:pStyle w:val="a4"/>
        <w:numPr>
          <w:ilvl w:val="0"/>
          <w:numId w:val="1"/>
        </w:numPr>
        <w:tabs>
          <w:tab w:val="left" w:pos="904"/>
          <w:tab w:val="left" w:pos="905"/>
        </w:tabs>
        <w:spacing w:line="249" w:lineRule="auto"/>
        <w:ind w:right="5622"/>
        <w:jc w:val="both"/>
        <w:rPr>
          <w:sz w:val="18"/>
          <w:lang w:val="el-GR"/>
        </w:rPr>
      </w:pP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36736" behindDoc="0" locked="0" layoutInCell="1" allowOverlap="1">
                <wp:simplePos x="0" y="0"/>
                <wp:positionH relativeFrom="page">
                  <wp:posOffset>6188710</wp:posOffset>
                </wp:positionH>
                <wp:positionV relativeFrom="paragraph">
                  <wp:posOffset>125730</wp:posOffset>
                </wp:positionV>
                <wp:extent cx="117475" cy="123190"/>
                <wp:effectExtent l="6985" t="7620" r="8890" b="12065"/>
                <wp:wrapNone/>
                <wp:docPr id="5" name="Rectang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7475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2" o:spid="_x0000_s1026" style="position:absolute;margin-left:487.3pt;margin-top:9.9pt;width:9.25pt;height:9.7pt;z-index:2516367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35712" behindDoc="0" locked="0" layoutInCell="1" allowOverlap="1">
                <wp:simplePos x="0" y="0"/>
                <wp:positionH relativeFrom="page">
                  <wp:posOffset>5535295</wp:posOffset>
                </wp:positionH>
                <wp:positionV relativeFrom="paragraph">
                  <wp:posOffset>125730</wp:posOffset>
                </wp:positionV>
                <wp:extent cx="115570" cy="123190"/>
                <wp:effectExtent l="10795" t="7620" r="6985" b="12065"/>
                <wp:wrapNone/>
                <wp:docPr id="4" name="Rectangl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3" o:spid="_x0000_s1026" style="position:absolute;margin-left:435.85pt;margin-top:9.9pt;width:9.1pt;height:9.7pt;z-index:2516357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34688" behindDoc="0" locked="0" layoutInCell="1" allowOverlap="1">
                <wp:simplePos x="0" y="0"/>
                <wp:positionH relativeFrom="page">
                  <wp:posOffset>4826635</wp:posOffset>
                </wp:positionH>
                <wp:positionV relativeFrom="paragraph">
                  <wp:posOffset>125730</wp:posOffset>
                </wp:positionV>
                <wp:extent cx="115570" cy="123190"/>
                <wp:effectExtent l="6350" t="7620" r="11430" b="12065"/>
                <wp:wrapNone/>
                <wp:docPr id="3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4" o:spid="_x0000_s1026" style="position:absolute;margin-left:380.05pt;margin-top:9.9pt;width:9.1pt;height:9.7pt;z-index:2516346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33664" behindDoc="0" locked="0" layoutInCell="1" allowOverlap="1">
                <wp:simplePos x="0" y="0"/>
                <wp:positionH relativeFrom="page">
                  <wp:posOffset>4134485</wp:posOffset>
                </wp:positionH>
                <wp:positionV relativeFrom="paragraph">
                  <wp:posOffset>125730</wp:posOffset>
                </wp:positionV>
                <wp:extent cx="115570" cy="123190"/>
                <wp:effectExtent l="9525" t="7620" r="8255" b="12065"/>
                <wp:wrapNone/>
                <wp:docPr id="2" name="Rectangle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5" o:spid="_x0000_s1026" style="position:absolute;margin-left:325.55pt;margin-top:9.9pt;width:9.1pt;height:9.7pt;z-index:2516336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" filled="f" strokeweight=".72pt">
                <w10:wrap anchorx="page"/>
              </v:rect>
            </w:pict>
          </mc:Fallback>
        </mc:AlternateContent>
      </w:r>
      <w:r>
        <w:rPr>
          <w:noProof/>
          <w:lang w:val="el-GR" w:eastAsia="el-GR" w:bidi="ar-SA"/>
        </w:rPr>
        <mc:AlternateContent>
          <mc:Choice Requires="wps">
            <w:drawing>
              <wp:anchor distT="0" distB="0" distL="114300" distR="114300" simplePos="0" relativeHeight="251632640" behindDoc="0" locked="0" layoutInCell="1" allowOverlap="1">
                <wp:simplePos x="0" y="0"/>
                <wp:positionH relativeFrom="page">
                  <wp:posOffset>3442970</wp:posOffset>
                </wp:positionH>
                <wp:positionV relativeFrom="paragraph">
                  <wp:posOffset>125730</wp:posOffset>
                </wp:positionV>
                <wp:extent cx="115570" cy="123190"/>
                <wp:effectExtent l="5080" t="7620" r="12700" b="12065"/>
                <wp:wrapNone/>
                <wp:docPr id="1" name="Rectangl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15570" cy="123190"/>
                        </a:xfrm>
                        <a:prstGeom prst="rect">
                          <a:avLst/>
                        </a:prstGeom>
                        <a:noFill/>
                        <a:ln w="9144">
                          <a:solidFill>
                            <a:srgbClr val="000000"/>
                          </a:solidFill>
                          <a:prstDash val="solid"/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6" o:spid="_x0000_s1026" style="position:absolute;margin-left:271.1pt;margin-top:9.9pt;width:9.1pt;height:9.7pt;z-index:2516326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" filled="f" strokeweight=".72pt">
                <w10:wrap anchorx="page"/>
              </v:rect>
            </w:pict>
          </mc:Fallback>
        </mc:AlternateContent>
      </w:r>
      <w:r w:rsidR="00684E4F" w:rsidRPr="00A4295C">
        <w:rPr>
          <w:i/>
          <w:sz w:val="18"/>
          <w:lang w:val="el-GR"/>
        </w:rPr>
        <w:t xml:space="preserve">Έπρεπε να μάθω πολλά πράγματα πριν μπορέσω να προχωρήσω με αυτόν τον </w:t>
      </w:r>
      <w:proofErr w:type="spellStart"/>
      <w:r w:rsidR="00684E4F" w:rsidRPr="00A4295C">
        <w:rPr>
          <w:i/>
          <w:sz w:val="18"/>
          <w:lang w:val="el-GR"/>
        </w:rPr>
        <w:t>ιστοχώρο</w:t>
      </w:r>
      <w:proofErr w:type="spellEnd"/>
      <w:r w:rsidR="00684E4F" w:rsidRPr="00A4295C">
        <w:rPr>
          <w:sz w:val="18"/>
          <w:lang w:val="el-GR"/>
        </w:rPr>
        <w:t>.</w:t>
      </w:r>
    </w:p>
    <w:p w:rsidR="00F60077" w:rsidRPr="00A4295C" w:rsidRDefault="00F60077">
      <w:pPr>
        <w:pStyle w:val="a3"/>
        <w:rPr>
          <w:i w:val="0"/>
          <w:sz w:val="20"/>
          <w:lang w:val="el-GR"/>
        </w:rPr>
      </w:pPr>
    </w:p>
    <w:p w:rsidR="00F60077" w:rsidRDefault="00F60077">
      <w:pPr>
        <w:pStyle w:val="a3"/>
        <w:rPr>
          <w:i w:val="0"/>
          <w:sz w:val="26"/>
          <w:lang w:val="el-GR"/>
        </w:rPr>
      </w:pPr>
    </w:p>
    <w:p w:rsidR="00F0268C" w:rsidRDefault="00EA5475" w:rsidP="00EA5475">
      <w:pPr>
        <w:pStyle w:val="a3"/>
        <w:jc w:val="both"/>
        <w:rPr>
          <w:i w:val="0"/>
          <w:spacing w:val="-3"/>
          <w:sz w:val="24"/>
          <w:szCs w:val="22"/>
          <w:lang w:val="el-GR"/>
        </w:rPr>
      </w:pPr>
      <w:r w:rsidRPr="00EA5475">
        <w:rPr>
          <w:i w:val="0"/>
          <w:spacing w:val="-3"/>
          <w:sz w:val="24"/>
          <w:szCs w:val="22"/>
          <w:lang w:val="el-GR"/>
        </w:rPr>
        <w:t>Στη συνέχεια, αναλύεται ο τρόπος υπολογισμού της τελικής τιμής ενός</w:t>
      </w:r>
      <w:r w:rsidRPr="00EA5475">
        <w:rPr>
          <w:i w:val="0"/>
          <w:spacing w:val="-3"/>
          <w:sz w:val="24"/>
          <w:szCs w:val="22"/>
          <w:lang w:val="el-GR"/>
        </w:rPr>
        <w:t xml:space="preserve"> </w:t>
      </w:r>
      <w:r w:rsidRPr="00EA5475">
        <w:rPr>
          <w:i w:val="0"/>
          <w:spacing w:val="-3"/>
          <w:sz w:val="24"/>
          <w:szCs w:val="22"/>
          <w:lang w:val="el-GR"/>
        </w:rPr>
        <w:t xml:space="preserve">βαθμολογημένου ερωτηματολογίου σύμφωνα με τον </w:t>
      </w:r>
      <w:proofErr w:type="spellStart"/>
      <w:r w:rsidRPr="00EA5475">
        <w:rPr>
          <w:i w:val="0"/>
          <w:spacing w:val="-3"/>
          <w:sz w:val="24"/>
          <w:szCs w:val="22"/>
          <w:lang w:val="el-GR"/>
        </w:rPr>
        <w:t>Brooke</w:t>
      </w:r>
      <w:proofErr w:type="spellEnd"/>
      <w:r w:rsidRPr="00EA5475">
        <w:rPr>
          <w:i w:val="0"/>
          <w:spacing w:val="-3"/>
          <w:sz w:val="24"/>
          <w:szCs w:val="22"/>
          <w:lang w:val="el-GR"/>
        </w:rPr>
        <w:t xml:space="preserve"> (1996). Αρχικά</w:t>
      </w:r>
      <w:r w:rsidRPr="00EA5475">
        <w:rPr>
          <w:i w:val="0"/>
          <w:spacing w:val="-3"/>
          <w:sz w:val="24"/>
          <w:szCs w:val="22"/>
          <w:lang w:val="el-GR"/>
        </w:rPr>
        <w:t xml:space="preserve"> </w:t>
      </w:r>
      <w:r w:rsidRPr="00EA5475">
        <w:rPr>
          <w:i w:val="0"/>
          <w:spacing w:val="-3"/>
          <w:sz w:val="24"/>
          <w:szCs w:val="22"/>
          <w:lang w:val="el-GR"/>
        </w:rPr>
        <w:t>προστίθενται οι τιμές που συνεισφέρουν οι βαθμολογημένες ερωτήσεις/δηλώσεις</w:t>
      </w:r>
      <w:r w:rsidRPr="00EA5475">
        <w:rPr>
          <w:i w:val="0"/>
          <w:spacing w:val="-3"/>
          <w:sz w:val="24"/>
          <w:szCs w:val="22"/>
          <w:lang w:val="el-GR"/>
        </w:rPr>
        <w:t xml:space="preserve"> </w:t>
      </w:r>
      <w:r w:rsidRPr="00EA5475">
        <w:rPr>
          <w:i w:val="0"/>
          <w:spacing w:val="-3"/>
          <w:sz w:val="24"/>
          <w:szCs w:val="22"/>
          <w:lang w:val="el-GR"/>
        </w:rPr>
        <w:t>(</w:t>
      </w:r>
      <w:proofErr w:type="spellStart"/>
      <w:r w:rsidRPr="00EA5475">
        <w:rPr>
          <w:i w:val="0"/>
          <w:spacing w:val="-3"/>
          <w:sz w:val="24"/>
          <w:szCs w:val="22"/>
          <w:lang w:val="el-GR"/>
        </w:rPr>
        <w:t>statements</w:t>
      </w:r>
      <w:proofErr w:type="spellEnd"/>
      <w:r w:rsidRPr="00EA5475">
        <w:rPr>
          <w:i w:val="0"/>
          <w:spacing w:val="-3"/>
          <w:sz w:val="24"/>
          <w:szCs w:val="22"/>
          <w:lang w:val="el-GR"/>
        </w:rPr>
        <w:t>). Το εύρος των τιμών που συνεισφέρει κάθε ερώτηση στο αρχικό αυτό</w:t>
      </w:r>
      <w:r w:rsidRPr="00EA5475">
        <w:rPr>
          <w:i w:val="0"/>
          <w:spacing w:val="-3"/>
          <w:sz w:val="24"/>
          <w:szCs w:val="22"/>
          <w:lang w:val="el-GR"/>
        </w:rPr>
        <w:t xml:space="preserve"> </w:t>
      </w:r>
      <w:r w:rsidRPr="00EA5475">
        <w:rPr>
          <w:i w:val="0"/>
          <w:spacing w:val="-3"/>
          <w:sz w:val="24"/>
          <w:szCs w:val="22"/>
          <w:lang w:val="el-GR"/>
        </w:rPr>
        <w:t>άθροισμα κυμαίνεται από 0 έως 4. Η τιμή για τις περιττές ερωτήσεις (1, 3, 5, 7 και 9)</w:t>
      </w:r>
      <w:r w:rsidRPr="00EA5475">
        <w:rPr>
          <w:i w:val="0"/>
          <w:spacing w:val="-3"/>
          <w:sz w:val="24"/>
          <w:szCs w:val="22"/>
          <w:lang w:val="el-GR"/>
        </w:rPr>
        <w:t xml:space="preserve"> </w:t>
      </w:r>
      <w:r w:rsidRPr="00EA5475">
        <w:rPr>
          <w:i w:val="0"/>
          <w:spacing w:val="-3"/>
          <w:sz w:val="24"/>
          <w:szCs w:val="22"/>
          <w:lang w:val="el-GR"/>
        </w:rPr>
        <w:t>υπολογίζεται ως η δοθείσα τιμή μείον 1. Ενώ, για τις ζυγές ερωτήσεις (2, 4, 6, 8, 10) η</w:t>
      </w:r>
      <w:r w:rsidRPr="00EA5475">
        <w:rPr>
          <w:i w:val="0"/>
          <w:spacing w:val="-3"/>
          <w:sz w:val="24"/>
          <w:szCs w:val="22"/>
          <w:lang w:val="el-GR"/>
        </w:rPr>
        <w:t xml:space="preserve"> </w:t>
      </w:r>
      <w:r w:rsidRPr="00EA5475">
        <w:rPr>
          <w:i w:val="0"/>
          <w:spacing w:val="-3"/>
          <w:sz w:val="24"/>
          <w:szCs w:val="22"/>
          <w:lang w:val="el-GR"/>
        </w:rPr>
        <w:t>τιμή υπολογίζεται ως 5 μείον τη δοθείσα τιμή, επειδή είναι αρνητικά διατυπωμένες</w:t>
      </w:r>
      <w:r w:rsidRPr="00EA5475">
        <w:rPr>
          <w:i w:val="0"/>
          <w:spacing w:val="-3"/>
          <w:sz w:val="24"/>
          <w:szCs w:val="22"/>
          <w:lang w:val="el-GR"/>
        </w:rPr>
        <w:t xml:space="preserve"> </w:t>
      </w:r>
      <w:r w:rsidRPr="00EA5475">
        <w:rPr>
          <w:i w:val="0"/>
          <w:spacing w:val="-3"/>
          <w:sz w:val="24"/>
          <w:szCs w:val="22"/>
          <w:lang w:val="el-GR"/>
        </w:rPr>
        <w:t>δηλώσεις οπότε το εύρος των τιμών 0 έως 4 έχει αντίθετη φορά πάνω στην κλίμακα. Το</w:t>
      </w:r>
      <w:r w:rsidRPr="00EA5475">
        <w:rPr>
          <w:i w:val="0"/>
          <w:spacing w:val="-3"/>
          <w:sz w:val="24"/>
          <w:szCs w:val="22"/>
          <w:lang w:val="el-GR"/>
        </w:rPr>
        <w:t xml:space="preserve"> </w:t>
      </w:r>
      <w:r w:rsidRPr="00EA5475">
        <w:rPr>
          <w:i w:val="0"/>
          <w:spacing w:val="-3"/>
          <w:sz w:val="24"/>
          <w:szCs w:val="22"/>
          <w:lang w:val="el-GR"/>
        </w:rPr>
        <w:t xml:space="preserve">άθροισμα που προκύπτει πολλαπλασιάζεται </w:t>
      </w:r>
      <w:r w:rsidRPr="00EA5475">
        <w:rPr>
          <w:i w:val="0"/>
          <w:spacing w:val="-3"/>
          <w:sz w:val="24"/>
          <w:szCs w:val="22"/>
          <w:lang w:val="el-GR"/>
        </w:rPr>
        <w:lastRenderedPageBreak/>
        <w:t>επί 2,5 και με αυτόν τον τρόπο</w:t>
      </w:r>
      <w:r w:rsidRPr="00EA5475">
        <w:rPr>
          <w:i w:val="0"/>
          <w:spacing w:val="-3"/>
          <w:sz w:val="24"/>
          <w:szCs w:val="22"/>
          <w:lang w:val="el-GR"/>
        </w:rPr>
        <w:t xml:space="preserve"> </w:t>
      </w:r>
      <w:r w:rsidRPr="00EA5475">
        <w:rPr>
          <w:i w:val="0"/>
          <w:spacing w:val="-3"/>
          <w:sz w:val="24"/>
          <w:szCs w:val="22"/>
          <w:lang w:val="el-GR"/>
        </w:rPr>
        <w:t>καταλήγουμε σε μια τελική τιμή που κυμαίνεται από 0 έως 100. Όσο μεγαλύτερη τιμή</w:t>
      </w:r>
      <w:r w:rsidRPr="00EA5475">
        <w:rPr>
          <w:i w:val="0"/>
          <w:spacing w:val="-3"/>
          <w:sz w:val="24"/>
          <w:szCs w:val="22"/>
          <w:lang w:val="el-GR"/>
        </w:rPr>
        <w:t xml:space="preserve"> </w:t>
      </w:r>
      <w:r w:rsidRPr="00EA5475">
        <w:rPr>
          <w:i w:val="0"/>
          <w:spacing w:val="-3"/>
          <w:sz w:val="24"/>
          <w:szCs w:val="22"/>
          <w:lang w:val="el-GR"/>
        </w:rPr>
        <w:t>προκύπτει, τόσο πιο εύχρηστο θεωρείται το σύστημα ή το προϊόν που εξετάζεται</w:t>
      </w:r>
      <w:r w:rsidR="00CB5501" w:rsidRPr="00CB5501">
        <w:rPr>
          <w:i w:val="0"/>
          <w:spacing w:val="-3"/>
          <w:sz w:val="24"/>
          <w:szCs w:val="22"/>
          <w:lang w:val="el-GR"/>
        </w:rPr>
        <w:t xml:space="preserve"> </w:t>
      </w:r>
      <w:r w:rsidR="004C1FA4">
        <w:rPr>
          <w:i w:val="0"/>
          <w:spacing w:val="-3"/>
          <w:sz w:val="24"/>
          <w:szCs w:val="22"/>
          <w:lang w:val="el-GR"/>
        </w:rPr>
        <w:fldChar w:fldCharType="begin" w:fldLock="1"/>
      </w:r>
      <w:r w:rsidR="004C1FA4">
        <w:rPr>
          <w:i w:val="0"/>
          <w:spacing w:val="-3"/>
          <w:sz w:val="24"/>
          <w:szCs w:val="22"/>
          <w:lang w:val="el-GR"/>
        </w:rPr>
        <w:instrText>ADDIN CSL_CITATION { "citationItems" : [ { "id" : "ITEM-1", "itemData" : { "DOI" : "10.1007/s10339", "ISBN" : "1044731080220", "ISSN" : "13514180", "PMID" : "15991970", "abstract" : "The System Usability Scale (SUS) is a reliable tool for measuring the usability. It consists of a 10 item questionnaire with five response options for respondents; from Strongly agree to Strongly disagree.", "author" : [ { "dropping-particle" : "", "family" : "Brooke", "given" : "John", "non-dropping-particle" : "", "parse-names" : false, "suffix" : "" } ], "id" : "ITEM-1", "issued" : { "date-parts" : [ [ "2017" ] ] }, "page" : "2-4", "title" : "System Usability Scale (SUS)", "type" : "article-journal" }, "uris" : [ "http://www.mendeley.com/documents/?uuid=16c6397d-78ab-4177-8ca1-8abbfd7e58a2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4C1FA4">
        <w:rPr>
          <w:i w:val="0"/>
          <w:spacing w:val="-3"/>
          <w:sz w:val="24"/>
          <w:szCs w:val="22"/>
          <w:lang w:val="el-GR"/>
        </w:rPr>
        <w:fldChar w:fldCharType="separate"/>
      </w:r>
      <w:r w:rsidR="004C1FA4" w:rsidRPr="004C1FA4">
        <w:rPr>
          <w:i w:val="0"/>
          <w:noProof/>
          <w:spacing w:val="-3"/>
          <w:sz w:val="24"/>
          <w:szCs w:val="22"/>
          <w:lang w:val="el-GR"/>
        </w:rPr>
        <w:t>[1]</w:t>
      </w:r>
      <w:r w:rsidR="004C1FA4">
        <w:rPr>
          <w:i w:val="0"/>
          <w:spacing w:val="-3"/>
          <w:sz w:val="24"/>
          <w:szCs w:val="22"/>
          <w:lang w:val="el-GR"/>
        </w:rPr>
        <w:fldChar w:fldCharType="end"/>
      </w:r>
      <w:r w:rsidRPr="00EA5475">
        <w:rPr>
          <w:i w:val="0"/>
          <w:spacing w:val="-3"/>
          <w:sz w:val="24"/>
          <w:szCs w:val="22"/>
          <w:lang w:val="el-GR"/>
        </w:rPr>
        <w:t>.</w:t>
      </w:r>
      <w:r w:rsidR="00CB5501" w:rsidRPr="00CB5501">
        <w:rPr>
          <w:i w:val="0"/>
          <w:spacing w:val="-3"/>
          <w:sz w:val="24"/>
          <w:szCs w:val="22"/>
          <w:lang w:val="el-GR"/>
        </w:rPr>
        <w:t xml:space="preserve"> </w:t>
      </w:r>
    </w:p>
    <w:p w:rsidR="00167188" w:rsidRDefault="00167188" w:rsidP="00F0268C">
      <w:pPr>
        <w:pStyle w:val="a3"/>
        <w:jc w:val="both"/>
        <w:rPr>
          <w:i w:val="0"/>
          <w:spacing w:val="-3"/>
          <w:sz w:val="24"/>
          <w:szCs w:val="22"/>
          <w:lang w:val="el-GR"/>
        </w:rPr>
      </w:pPr>
    </w:p>
    <w:p w:rsidR="00167188" w:rsidRDefault="00167188" w:rsidP="00F0268C">
      <w:pPr>
        <w:pStyle w:val="a3"/>
        <w:jc w:val="both"/>
        <w:rPr>
          <w:i w:val="0"/>
          <w:spacing w:val="-3"/>
          <w:sz w:val="24"/>
          <w:szCs w:val="22"/>
          <w:lang w:val="el-GR"/>
        </w:rPr>
      </w:pPr>
    </w:p>
    <w:p w:rsidR="00167188" w:rsidRDefault="00167188" w:rsidP="00F0268C">
      <w:pPr>
        <w:pStyle w:val="a3"/>
        <w:jc w:val="both"/>
        <w:rPr>
          <w:i w:val="0"/>
          <w:spacing w:val="-3"/>
          <w:sz w:val="24"/>
          <w:szCs w:val="22"/>
          <w:lang w:val="el-GR"/>
        </w:rPr>
      </w:pPr>
      <w:r>
        <w:rPr>
          <w:i w:val="0"/>
          <w:spacing w:val="-3"/>
          <w:sz w:val="24"/>
          <w:szCs w:val="22"/>
          <w:lang w:val="el-GR"/>
        </w:rPr>
        <w:t>Ο παρακάτω πίνακας παρουσιάζει το πλήθος των απαντήσεων για κάθε ερώτηση.</w:t>
      </w:r>
    </w:p>
    <w:p w:rsidR="00167188" w:rsidRPr="00F0268C" w:rsidRDefault="00167188" w:rsidP="00F0268C">
      <w:pPr>
        <w:pStyle w:val="a3"/>
        <w:jc w:val="both"/>
        <w:rPr>
          <w:i w:val="0"/>
          <w:spacing w:val="-3"/>
          <w:sz w:val="24"/>
          <w:szCs w:val="22"/>
          <w:lang w:val="el-GR"/>
        </w:rPr>
      </w:pPr>
    </w:p>
    <w:tbl>
      <w:tblPr>
        <w:tblStyle w:val="a5"/>
        <w:tblW w:w="5929" w:type="dxa"/>
        <w:tblInd w:w="1976" w:type="dxa"/>
        <w:tblLook w:val="04A0" w:firstRow="1" w:lastRow="0" w:firstColumn="1" w:lastColumn="0" w:noHBand="0" w:noVBand="1"/>
      </w:tblPr>
      <w:tblGrid>
        <w:gridCol w:w="1502"/>
        <w:gridCol w:w="648"/>
        <w:gridCol w:w="564"/>
        <w:gridCol w:w="621"/>
        <w:gridCol w:w="678"/>
        <w:gridCol w:w="567"/>
        <w:gridCol w:w="1349"/>
      </w:tblGrid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Ερώτηση</w:t>
            </w:r>
          </w:p>
        </w:tc>
        <w:tc>
          <w:tcPr>
            <w:tcW w:w="648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1</w:t>
            </w:r>
          </w:p>
        </w:tc>
        <w:tc>
          <w:tcPr>
            <w:tcW w:w="564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2</w:t>
            </w:r>
          </w:p>
        </w:tc>
        <w:tc>
          <w:tcPr>
            <w:tcW w:w="621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3</w:t>
            </w:r>
          </w:p>
        </w:tc>
        <w:tc>
          <w:tcPr>
            <w:tcW w:w="678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4</w:t>
            </w:r>
          </w:p>
        </w:tc>
        <w:tc>
          <w:tcPr>
            <w:tcW w:w="567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5</w:t>
            </w:r>
          </w:p>
        </w:tc>
        <w:tc>
          <w:tcPr>
            <w:tcW w:w="1349" w:type="dxa"/>
            <w:shd w:val="clear" w:color="auto" w:fill="BFBFBF" w:themeFill="background1" w:themeFillShade="BF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M.O.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1</w:t>
            </w:r>
          </w:p>
        </w:tc>
        <w:tc>
          <w:tcPr>
            <w:tcW w:w="64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4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1</w:t>
            </w:r>
          </w:p>
        </w:tc>
        <w:tc>
          <w:tcPr>
            <w:tcW w:w="621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3</w:t>
            </w:r>
          </w:p>
        </w:tc>
        <w:tc>
          <w:tcPr>
            <w:tcW w:w="67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4</w:t>
            </w:r>
          </w:p>
        </w:tc>
        <w:tc>
          <w:tcPr>
            <w:tcW w:w="567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1</w:t>
            </w: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3.5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2</w:t>
            </w:r>
          </w:p>
        </w:tc>
        <w:tc>
          <w:tcPr>
            <w:tcW w:w="64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7</w:t>
            </w:r>
          </w:p>
        </w:tc>
        <w:tc>
          <w:tcPr>
            <w:tcW w:w="564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2</w:t>
            </w:r>
          </w:p>
        </w:tc>
        <w:tc>
          <w:tcPr>
            <w:tcW w:w="621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67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7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1.2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3</w:t>
            </w:r>
          </w:p>
        </w:tc>
        <w:tc>
          <w:tcPr>
            <w:tcW w:w="64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4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1</w:t>
            </w:r>
          </w:p>
        </w:tc>
        <w:tc>
          <w:tcPr>
            <w:tcW w:w="621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2</w:t>
            </w:r>
          </w:p>
        </w:tc>
        <w:tc>
          <w:tcPr>
            <w:tcW w:w="678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5</w:t>
            </w:r>
          </w:p>
        </w:tc>
        <w:tc>
          <w:tcPr>
            <w:tcW w:w="567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1</w:t>
            </w: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3.7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4</w:t>
            </w:r>
          </w:p>
        </w:tc>
        <w:tc>
          <w:tcPr>
            <w:tcW w:w="648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1</w:t>
            </w:r>
          </w:p>
        </w:tc>
        <w:tc>
          <w:tcPr>
            <w:tcW w:w="564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5</w:t>
            </w:r>
          </w:p>
        </w:tc>
        <w:tc>
          <w:tcPr>
            <w:tcW w:w="621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3</w:t>
            </w:r>
          </w:p>
        </w:tc>
        <w:tc>
          <w:tcPr>
            <w:tcW w:w="67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7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2.2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5</w:t>
            </w:r>
          </w:p>
        </w:tc>
        <w:tc>
          <w:tcPr>
            <w:tcW w:w="648" w:type="dxa"/>
          </w:tcPr>
          <w:p w:rsidR="00EA5475" w:rsidRPr="00EA5475" w:rsidRDefault="00EA5475">
            <w:pPr>
              <w:pStyle w:val="a3"/>
              <w:rPr>
                <w:i w:val="0"/>
                <w:sz w:val="26"/>
              </w:rPr>
            </w:pPr>
          </w:p>
        </w:tc>
        <w:tc>
          <w:tcPr>
            <w:tcW w:w="564" w:type="dxa"/>
          </w:tcPr>
          <w:p w:rsidR="00EA5475" w:rsidRPr="00EA5475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1</w:t>
            </w:r>
          </w:p>
        </w:tc>
        <w:tc>
          <w:tcPr>
            <w:tcW w:w="621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4</w:t>
            </w:r>
          </w:p>
        </w:tc>
        <w:tc>
          <w:tcPr>
            <w:tcW w:w="678" w:type="dxa"/>
          </w:tcPr>
          <w:p w:rsidR="00EA5475" w:rsidRPr="00EA5475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3</w:t>
            </w:r>
          </w:p>
        </w:tc>
        <w:tc>
          <w:tcPr>
            <w:tcW w:w="567" w:type="dxa"/>
          </w:tcPr>
          <w:p w:rsidR="00EA5475" w:rsidRPr="00EA5475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1</w:t>
            </w: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3.4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6</w:t>
            </w:r>
          </w:p>
        </w:tc>
        <w:tc>
          <w:tcPr>
            <w:tcW w:w="648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4</w:t>
            </w:r>
          </w:p>
        </w:tc>
        <w:tc>
          <w:tcPr>
            <w:tcW w:w="564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3</w:t>
            </w:r>
          </w:p>
        </w:tc>
        <w:tc>
          <w:tcPr>
            <w:tcW w:w="621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2</w:t>
            </w:r>
          </w:p>
        </w:tc>
        <w:tc>
          <w:tcPr>
            <w:tcW w:w="67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7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1.8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7</w:t>
            </w:r>
          </w:p>
        </w:tc>
        <w:tc>
          <w:tcPr>
            <w:tcW w:w="64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4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621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2</w:t>
            </w:r>
          </w:p>
        </w:tc>
        <w:tc>
          <w:tcPr>
            <w:tcW w:w="678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2</w:t>
            </w:r>
          </w:p>
        </w:tc>
        <w:tc>
          <w:tcPr>
            <w:tcW w:w="567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5</w:t>
            </w:r>
          </w:p>
        </w:tc>
        <w:tc>
          <w:tcPr>
            <w:tcW w:w="1349" w:type="dxa"/>
          </w:tcPr>
          <w:p w:rsid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4.3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8</w:t>
            </w:r>
          </w:p>
        </w:tc>
        <w:tc>
          <w:tcPr>
            <w:tcW w:w="648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3</w:t>
            </w:r>
          </w:p>
        </w:tc>
        <w:tc>
          <w:tcPr>
            <w:tcW w:w="564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4</w:t>
            </w:r>
          </w:p>
        </w:tc>
        <w:tc>
          <w:tcPr>
            <w:tcW w:w="621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2</w:t>
            </w:r>
          </w:p>
        </w:tc>
        <w:tc>
          <w:tcPr>
            <w:tcW w:w="67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7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1.9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9</w:t>
            </w:r>
          </w:p>
        </w:tc>
        <w:tc>
          <w:tcPr>
            <w:tcW w:w="64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4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621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2</w:t>
            </w:r>
          </w:p>
        </w:tc>
        <w:tc>
          <w:tcPr>
            <w:tcW w:w="67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5</w:t>
            </w:r>
          </w:p>
        </w:tc>
        <w:tc>
          <w:tcPr>
            <w:tcW w:w="567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2</w:t>
            </w: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4</w:t>
            </w:r>
          </w:p>
        </w:tc>
      </w:tr>
      <w:tr w:rsidR="00EA5475" w:rsidRPr="00F0268C" w:rsidTr="00EA5475">
        <w:tc>
          <w:tcPr>
            <w:tcW w:w="1502" w:type="dxa"/>
            <w:shd w:val="clear" w:color="auto" w:fill="BFBFBF" w:themeFill="background1" w:themeFillShade="BF"/>
          </w:tcPr>
          <w:p w:rsidR="00EA5475" w:rsidRDefault="00EA5475">
            <w:pPr>
              <w:pStyle w:val="a3"/>
              <w:rPr>
                <w:i w:val="0"/>
                <w:sz w:val="26"/>
                <w:lang w:val="el-GR"/>
              </w:rPr>
            </w:pPr>
            <w:r>
              <w:rPr>
                <w:i w:val="0"/>
                <w:sz w:val="26"/>
                <w:lang w:val="el-GR"/>
              </w:rPr>
              <w:t>10</w:t>
            </w:r>
          </w:p>
        </w:tc>
        <w:tc>
          <w:tcPr>
            <w:tcW w:w="648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5</w:t>
            </w:r>
          </w:p>
        </w:tc>
        <w:tc>
          <w:tcPr>
            <w:tcW w:w="564" w:type="dxa"/>
          </w:tcPr>
          <w:p w:rsidR="00EA5475" w:rsidRPr="00C71661" w:rsidRDefault="00EA5475">
            <w:pPr>
              <w:pStyle w:val="a3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4</w:t>
            </w:r>
          </w:p>
        </w:tc>
        <w:tc>
          <w:tcPr>
            <w:tcW w:w="621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678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567" w:type="dxa"/>
          </w:tcPr>
          <w:p w:rsidR="00EA5475" w:rsidRPr="00F0268C" w:rsidRDefault="00EA5475">
            <w:pPr>
              <w:pStyle w:val="a3"/>
              <w:rPr>
                <w:i w:val="0"/>
                <w:sz w:val="26"/>
                <w:lang w:val="el-GR"/>
              </w:rPr>
            </w:pPr>
          </w:p>
        </w:tc>
        <w:tc>
          <w:tcPr>
            <w:tcW w:w="1349" w:type="dxa"/>
          </w:tcPr>
          <w:p w:rsidR="00EA5475" w:rsidRPr="00EA5475" w:rsidRDefault="00EA5475" w:rsidP="00EA5475">
            <w:pPr>
              <w:pStyle w:val="a3"/>
              <w:jc w:val="center"/>
              <w:rPr>
                <w:i w:val="0"/>
                <w:sz w:val="26"/>
              </w:rPr>
            </w:pPr>
            <w:r>
              <w:rPr>
                <w:i w:val="0"/>
                <w:sz w:val="26"/>
              </w:rPr>
              <w:t>1.4</w:t>
            </w:r>
          </w:p>
        </w:tc>
      </w:tr>
    </w:tbl>
    <w:p w:rsidR="00F60077" w:rsidRPr="00F0268C" w:rsidRDefault="00F60077">
      <w:pPr>
        <w:pStyle w:val="a3"/>
        <w:rPr>
          <w:i w:val="0"/>
          <w:sz w:val="26"/>
          <w:lang w:val="el-GR"/>
        </w:rPr>
      </w:pPr>
    </w:p>
    <w:p w:rsidR="00F60077" w:rsidRPr="00F0268C" w:rsidRDefault="00F60077">
      <w:pPr>
        <w:pStyle w:val="a3"/>
        <w:rPr>
          <w:i w:val="0"/>
          <w:sz w:val="26"/>
          <w:lang w:val="el-GR"/>
        </w:rPr>
      </w:pPr>
    </w:p>
    <w:p w:rsidR="00F60077" w:rsidRPr="00F0268C" w:rsidRDefault="00F60077">
      <w:pPr>
        <w:pStyle w:val="a3"/>
        <w:rPr>
          <w:i w:val="0"/>
          <w:sz w:val="26"/>
          <w:lang w:val="el-GR"/>
        </w:rPr>
      </w:pPr>
    </w:p>
    <w:p w:rsidR="00F60077" w:rsidRPr="00EA5475" w:rsidRDefault="00E22B48">
      <w:pPr>
        <w:pStyle w:val="a3"/>
        <w:rPr>
          <w:i w:val="0"/>
          <w:sz w:val="26"/>
        </w:rPr>
      </w:pPr>
      <w:r>
        <w:rPr>
          <w:i w:val="0"/>
          <w:sz w:val="26"/>
          <w:lang w:val="el-GR"/>
        </w:rPr>
        <w:t>Π.χ. Ερώτηση 1:  2</w:t>
      </w:r>
      <w:r w:rsidR="00EA5475">
        <w:rPr>
          <w:i w:val="0"/>
          <w:sz w:val="26"/>
        </w:rPr>
        <w:t>1</w:t>
      </w:r>
      <w:r>
        <w:rPr>
          <w:i w:val="0"/>
          <w:sz w:val="26"/>
          <w:lang w:val="el-GR"/>
        </w:rPr>
        <w:t>+ 3*</w:t>
      </w:r>
      <w:r w:rsidR="00EA5475">
        <w:rPr>
          <w:i w:val="0"/>
          <w:sz w:val="26"/>
        </w:rPr>
        <w:t>3</w:t>
      </w:r>
      <w:r>
        <w:rPr>
          <w:i w:val="0"/>
          <w:sz w:val="26"/>
          <w:lang w:val="el-GR"/>
        </w:rPr>
        <w:t>+ 4*4+ 1*5=</w:t>
      </w:r>
      <w:r w:rsidR="00EA5475">
        <w:rPr>
          <w:i w:val="0"/>
          <w:sz w:val="26"/>
        </w:rPr>
        <w:t>32/9</w:t>
      </w:r>
      <w:r>
        <w:rPr>
          <w:i w:val="0"/>
          <w:sz w:val="26"/>
          <w:lang w:val="el-GR"/>
        </w:rPr>
        <w:t>=</w:t>
      </w:r>
      <w:r w:rsidR="00EA5475">
        <w:rPr>
          <w:i w:val="0"/>
          <w:sz w:val="26"/>
        </w:rPr>
        <w:t>3.5</w:t>
      </w:r>
    </w:p>
    <w:p w:rsidR="00E22B48" w:rsidRPr="00EA5475" w:rsidRDefault="00E22B48" w:rsidP="00E22B48">
      <w:pPr>
        <w:pStyle w:val="a3"/>
        <w:rPr>
          <w:i w:val="0"/>
          <w:sz w:val="26"/>
        </w:rPr>
      </w:pPr>
      <w:r>
        <w:rPr>
          <w:i w:val="0"/>
          <w:sz w:val="26"/>
          <w:lang w:val="el-GR"/>
        </w:rPr>
        <w:t xml:space="preserve">        Ερώτηση 2:  7*1+ 2*2=</w:t>
      </w:r>
      <w:r w:rsidR="00EA5475">
        <w:rPr>
          <w:i w:val="0"/>
          <w:sz w:val="26"/>
        </w:rPr>
        <w:t>11/9</w:t>
      </w:r>
      <w:r>
        <w:rPr>
          <w:i w:val="0"/>
          <w:sz w:val="26"/>
          <w:lang w:val="el-GR"/>
        </w:rPr>
        <w:t>=</w:t>
      </w:r>
      <w:r w:rsidR="00EA5475">
        <w:rPr>
          <w:i w:val="0"/>
          <w:sz w:val="26"/>
        </w:rPr>
        <w:t>1.2</w:t>
      </w:r>
    </w:p>
    <w:p w:rsidR="00F60077" w:rsidRPr="00F0268C" w:rsidRDefault="00F60077">
      <w:pPr>
        <w:pStyle w:val="a3"/>
        <w:rPr>
          <w:i w:val="0"/>
          <w:sz w:val="26"/>
          <w:lang w:val="el-GR"/>
        </w:rPr>
      </w:pPr>
    </w:p>
    <w:p w:rsidR="00F60077" w:rsidRPr="00F0268C" w:rsidRDefault="00F60077">
      <w:pPr>
        <w:pStyle w:val="a3"/>
        <w:rPr>
          <w:i w:val="0"/>
          <w:sz w:val="26"/>
          <w:lang w:val="el-GR"/>
        </w:rPr>
      </w:pPr>
    </w:p>
    <w:p w:rsidR="00DA0523" w:rsidRDefault="00DA0523">
      <w:pPr>
        <w:pStyle w:val="a3"/>
        <w:rPr>
          <w:i w:val="0"/>
          <w:sz w:val="26"/>
        </w:rPr>
      </w:pPr>
      <w:r>
        <w:rPr>
          <w:i w:val="0"/>
          <w:sz w:val="26"/>
        </w:rPr>
        <w:t>MO</w:t>
      </w:r>
      <w:r w:rsidRPr="00EA5475">
        <w:rPr>
          <w:i w:val="0"/>
          <w:sz w:val="26"/>
          <w:lang w:val="el-GR"/>
        </w:rPr>
        <w:t xml:space="preserve">= </w:t>
      </w:r>
      <w:r w:rsidR="00EA5475" w:rsidRPr="00FC1548">
        <w:rPr>
          <w:i w:val="0"/>
          <w:sz w:val="26"/>
          <w:lang w:val="el-GR"/>
        </w:rPr>
        <w:t>(</w:t>
      </w:r>
      <w:r w:rsidR="00EA5475" w:rsidRPr="00EA5475">
        <w:rPr>
          <w:i w:val="0"/>
          <w:sz w:val="26"/>
          <w:lang w:val="el-GR"/>
        </w:rPr>
        <w:t>3.</w:t>
      </w:r>
      <w:r w:rsidR="00EA5475" w:rsidRPr="00FC1548">
        <w:rPr>
          <w:i w:val="0"/>
          <w:sz w:val="26"/>
          <w:lang w:val="el-GR"/>
        </w:rPr>
        <w:t>5-1)</w:t>
      </w:r>
      <w:r w:rsidR="00C71661">
        <w:rPr>
          <w:i w:val="0"/>
          <w:sz w:val="26"/>
          <w:lang w:val="el-GR"/>
        </w:rPr>
        <w:t>+</w:t>
      </w:r>
      <w:r w:rsidR="00FC1548" w:rsidRPr="00FC1548">
        <w:rPr>
          <w:i w:val="0"/>
          <w:sz w:val="26"/>
          <w:lang w:val="el-GR"/>
        </w:rPr>
        <w:t>(5-1.2)</w:t>
      </w:r>
      <w:r w:rsidR="00C71661">
        <w:rPr>
          <w:i w:val="0"/>
          <w:sz w:val="26"/>
          <w:lang w:val="el-GR"/>
        </w:rPr>
        <w:t>+</w:t>
      </w:r>
      <w:r w:rsidR="00FC1548" w:rsidRPr="00FC1548">
        <w:rPr>
          <w:i w:val="0"/>
          <w:sz w:val="26"/>
          <w:lang w:val="el-GR"/>
        </w:rPr>
        <w:t>(3.7-1)</w:t>
      </w:r>
      <w:r w:rsidR="00C71661" w:rsidRPr="00EA5475">
        <w:rPr>
          <w:i w:val="0"/>
          <w:sz w:val="26"/>
          <w:lang w:val="el-GR"/>
        </w:rPr>
        <w:t>+</w:t>
      </w:r>
      <w:r w:rsidR="00FC1548" w:rsidRPr="00FC1548">
        <w:rPr>
          <w:i w:val="0"/>
          <w:sz w:val="26"/>
          <w:lang w:val="el-GR"/>
        </w:rPr>
        <w:t>(5-2.2)</w:t>
      </w:r>
      <w:r w:rsidR="00C71661" w:rsidRPr="00EA5475">
        <w:rPr>
          <w:i w:val="0"/>
          <w:sz w:val="26"/>
          <w:lang w:val="el-GR"/>
        </w:rPr>
        <w:t>+</w:t>
      </w:r>
      <w:r w:rsidR="00FC1548" w:rsidRPr="00FC1548">
        <w:rPr>
          <w:i w:val="0"/>
          <w:sz w:val="26"/>
          <w:lang w:val="el-GR"/>
        </w:rPr>
        <w:t>(3.4-1)</w:t>
      </w:r>
      <w:r w:rsidR="00C71661" w:rsidRPr="00EA5475">
        <w:rPr>
          <w:i w:val="0"/>
          <w:sz w:val="26"/>
          <w:lang w:val="el-GR"/>
        </w:rPr>
        <w:t>+</w:t>
      </w:r>
      <w:r w:rsidR="00FC1548">
        <w:rPr>
          <w:i w:val="0"/>
          <w:sz w:val="26"/>
        </w:rPr>
        <w:t>(</w:t>
      </w:r>
      <w:r w:rsidR="00FC1548" w:rsidRPr="00FC1548">
        <w:rPr>
          <w:i w:val="0"/>
          <w:sz w:val="26"/>
          <w:lang w:val="el-GR"/>
        </w:rPr>
        <w:t>5-1.8)</w:t>
      </w:r>
      <w:r w:rsidR="00C71661" w:rsidRPr="00EA5475">
        <w:rPr>
          <w:i w:val="0"/>
          <w:sz w:val="26"/>
          <w:lang w:val="el-GR"/>
        </w:rPr>
        <w:t>+</w:t>
      </w:r>
      <w:r w:rsidR="00FC1548" w:rsidRPr="00FC1548">
        <w:rPr>
          <w:i w:val="0"/>
          <w:sz w:val="26"/>
          <w:lang w:val="el-GR"/>
        </w:rPr>
        <w:t>(4.3-1)</w:t>
      </w:r>
      <w:r w:rsidR="00C71661" w:rsidRPr="00EA5475">
        <w:rPr>
          <w:i w:val="0"/>
          <w:sz w:val="26"/>
          <w:lang w:val="el-GR"/>
        </w:rPr>
        <w:t>+</w:t>
      </w:r>
      <w:r w:rsidR="00FC1548" w:rsidRPr="00FC1548">
        <w:rPr>
          <w:i w:val="0"/>
          <w:sz w:val="26"/>
          <w:lang w:val="el-GR"/>
        </w:rPr>
        <w:t>(5-1.9)</w:t>
      </w:r>
      <w:r w:rsidRPr="00EA5475">
        <w:rPr>
          <w:i w:val="0"/>
          <w:sz w:val="26"/>
          <w:lang w:val="el-GR"/>
        </w:rPr>
        <w:t>+</w:t>
      </w:r>
      <w:r w:rsidR="00FC1548" w:rsidRPr="00FC1548">
        <w:rPr>
          <w:i w:val="0"/>
          <w:sz w:val="26"/>
          <w:lang w:val="el-GR"/>
        </w:rPr>
        <w:t>(4-1)+(5-1.</w:t>
      </w:r>
      <w:r w:rsidR="00FC1548">
        <w:rPr>
          <w:i w:val="0"/>
          <w:sz w:val="26"/>
        </w:rPr>
        <w:t>4)</w:t>
      </w:r>
      <w:r w:rsidRPr="00EA5475">
        <w:rPr>
          <w:i w:val="0"/>
          <w:sz w:val="26"/>
          <w:lang w:val="el-GR"/>
        </w:rPr>
        <w:t>=</w:t>
      </w:r>
      <w:r w:rsidR="00FC1548">
        <w:rPr>
          <w:i w:val="0"/>
          <w:sz w:val="26"/>
        </w:rPr>
        <w:t>30.4</w:t>
      </w:r>
    </w:p>
    <w:p w:rsidR="00FC1548" w:rsidRPr="00FC1548" w:rsidRDefault="00FC1548">
      <w:pPr>
        <w:pStyle w:val="a3"/>
        <w:rPr>
          <w:i w:val="0"/>
          <w:sz w:val="26"/>
        </w:rPr>
      </w:pPr>
    </w:p>
    <w:p w:rsidR="00DA0523" w:rsidRPr="00DA0523" w:rsidRDefault="00DA0523">
      <w:pPr>
        <w:pStyle w:val="a3"/>
        <w:rPr>
          <w:i w:val="0"/>
          <w:sz w:val="26"/>
          <w:lang w:val="el-GR"/>
        </w:rPr>
      </w:pPr>
      <w:r>
        <w:rPr>
          <w:i w:val="0"/>
          <w:sz w:val="26"/>
          <w:lang w:val="el-GR"/>
        </w:rPr>
        <w:t xml:space="preserve">Η μέση βαθμολογία της κλίμακας χρηστικότητας της σελίδας υπολογίστηκε </w:t>
      </w:r>
      <w:r w:rsidR="00FC1548" w:rsidRPr="00FC1548">
        <w:rPr>
          <w:i w:val="0"/>
          <w:sz w:val="26"/>
          <w:lang w:val="el-GR"/>
        </w:rPr>
        <w:t>30.4*2.5=76</w:t>
      </w:r>
      <w:r>
        <w:rPr>
          <w:i w:val="0"/>
          <w:sz w:val="26"/>
          <w:lang w:val="el-GR"/>
        </w:rPr>
        <w:t>, οπότε η χρηστικότητα της σελίδας θεωρείται καλή (οκ) αλλά επιδέχεται βελτιώσεις.</w:t>
      </w:r>
    </w:p>
    <w:p w:rsidR="00F60077" w:rsidRPr="00DA0523" w:rsidRDefault="00F60077">
      <w:pPr>
        <w:pStyle w:val="a3"/>
        <w:rPr>
          <w:i w:val="0"/>
          <w:sz w:val="26"/>
          <w:lang w:val="el-GR"/>
        </w:rPr>
      </w:pPr>
    </w:p>
    <w:p w:rsidR="00F60077" w:rsidRPr="00DA0523" w:rsidRDefault="00F60077">
      <w:pPr>
        <w:pStyle w:val="a3"/>
        <w:rPr>
          <w:i w:val="0"/>
          <w:sz w:val="26"/>
          <w:lang w:val="el-GR"/>
        </w:rPr>
      </w:pPr>
    </w:p>
    <w:p w:rsidR="00F60077" w:rsidRPr="00DA0523" w:rsidRDefault="00F60077">
      <w:pPr>
        <w:pStyle w:val="a3"/>
        <w:rPr>
          <w:i w:val="0"/>
          <w:sz w:val="26"/>
          <w:lang w:val="el-GR"/>
        </w:rPr>
      </w:pPr>
    </w:p>
    <w:p w:rsidR="004C1FA4" w:rsidRPr="004C1FA4" w:rsidRDefault="004C1FA4" w:rsidP="004C1FA4">
      <w:pPr>
        <w:adjustRightInd w:val="0"/>
        <w:ind w:left="640" w:hanging="640"/>
        <w:rPr>
          <w:noProof/>
          <w:sz w:val="28"/>
        </w:rPr>
      </w:pPr>
      <w:r>
        <w:rPr>
          <w:i/>
          <w:sz w:val="28"/>
          <w:lang w:val="el-GR"/>
        </w:rPr>
        <w:fldChar w:fldCharType="begin" w:fldLock="1"/>
      </w:r>
      <w:r>
        <w:rPr>
          <w:i/>
          <w:sz w:val="28"/>
          <w:lang w:val="el-GR"/>
        </w:rPr>
        <w:instrText xml:space="preserve">ADDIN Mendeley Bibliography CSL_BIBLIOGRAPHY </w:instrText>
      </w:r>
      <w:r>
        <w:rPr>
          <w:i/>
          <w:sz w:val="28"/>
          <w:lang w:val="el-GR"/>
        </w:rPr>
        <w:fldChar w:fldCharType="separate"/>
      </w:r>
      <w:r w:rsidRPr="004C1FA4">
        <w:rPr>
          <w:noProof/>
          <w:sz w:val="28"/>
          <w:szCs w:val="24"/>
        </w:rPr>
        <w:t>[1]</w:t>
      </w:r>
      <w:r w:rsidRPr="004C1FA4">
        <w:rPr>
          <w:noProof/>
          <w:sz w:val="28"/>
          <w:szCs w:val="24"/>
        </w:rPr>
        <w:tab/>
        <w:t>J. Brooke, “System Usability Scale (SUS),” pp. 2–4, 2017.</w:t>
      </w:r>
    </w:p>
    <w:p w:rsidR="00F60077" w:rsidRPr="00DA0523" w:rsidRDefault="004C1FA4">
      <w:pPr>
        <w:pStyle w:val="a3"/>
        <w:spacing w:before="1"/>
        <w:rPr>
          <w:i w:val="0"/>
          <w:sz w:val="28"/>
          <w:lang w:val="el-GR"/>
        </w:rPr>
      </w:pPr>
      <w:r>
        <w:rPr>
          <w:i w:val="0"/>
          <w:sz w:val="28"/>
          <w:lang w:val="el-GR"/>
        </w:rPr>
        <w:fldChar w:fldCharType="end"/>
      </w:r>
      <w:bookmarkStart w:id="0" w:name="_GoBack"/>
      <w:bookmarkEnd w:id="0"/>
    </w:p>
    <w:sectPr w:rsidR="00F60077" w:rsidRPr="00DA0523" w:rsidSect="00F0268C">
      <w:type w:val="continuous"/>
      <w:pgSz w:w="10800" w:h="14400"/>
      <w:pgMar w:top="260" w:right="877" w:bottom="0" w:left="709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A1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A1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A1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A1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F771D6B"/>
    <w:multiLevelType w:val="hybridMultilevel"/>
    <w:tmpl w:val="7E5E6162"/>
    <w:lvl w:ilvl="0" w:tplc="606CA4AE">
      <w:start w:val="1"/>
      <w:numFmt w:val="decimal"/>
      <w:lvlText w:val="%1."/>
      <w:lvlJc w:val="left"/>
      <w:pPr>
        <w:ind w:left="904" w:hanging="540"/>
        <w:jc w:val="left"/>
      </w:pPr>
      <w:rPr>
        <w:rFonts w:ascii="Arial" w:eastAsia="Arial" w:hAnsi="Arial" w:cs="Arial" w:hint="default"/>
        <w:spacing w:val="-7"/>
        <w:w w:val="96"/>
        <w:sz w:val="18"/>
        <w:szCs w:val="18"/>
        <w:lang w:val="en-US" w:eastAsia="en-US" w:bidi="en-US"/>
      </w:rPr>
    </w:lvl>
    <w:lvl w:ilvl="1" w:tplc="1EE80416">
      <w:numFmt w:val="bullet"/>
      <w:lvlText w:val="•"/>
      <w:lvlJc w:val="left"/>
      <w:pPr>
        <w:ind w:left="1840" w:hanging="540"/>
      </w:pPr>
      <w:rPr>
        <w:rFonts w:hint="default"/>
        <w:lang w:val="en-US" w:eastAsia="en-US" w:bidi="en-US"/>
      </w:rPr>
    </w:lvl>
    <w:lvl w:ilvl="2" w:tplc="3788B658">
      <w:numFmt w:val="bullet"/>
      <w:lvlText w:val="•"/>
      <w:lvlJc w:val="left"/>
      <w:pPr>
        <w:ind w:left="2780" w:hanging="540"/>
      </w:pPr>
      <w:rPr>
        <w:rFonts w:hint="default"/>
        <w:lang w:val="en-US" w:eastAsia="en-US" w:bidi="en-US"/>
      </w:rPr>
    </w:lvl>
    <w:lvl w:ilvl="3" w:tplc="D9FAF558">
      <w:numFmt w:val="bullet"/>
      <w:lvlText w:val="•"/>
      <w:lvlJc w:val="left"/>
      <w:pPr>
        <w:ind w:left="3720" w:hanging="540"/>
      </w:pPr>
      <w:rPr>
        <w:rFonts w:hint="default"/>
        <w:lang w:val="en-US" w:eastAsia="en-US" w:bidi="en-US"/>
      </w:rPr>
    </w:lvl>
    <w:lvl w:ilvl="4" w:tplc="E1900DE0">
      <w:numFmt w:val="bullet"/>
      <w:lvlText w:val="•"/>
      <w:lvlJc w:val="left"/>
      <w:pPr>
        <w:ind w:left="4660" w:hanging="540"/>
      </w:pPr>
      <w:rPr>
        <w:rFonts w:hint="default"/>
        <w:lang w:val="en-US" w:eastAsia="en-US" w:bidi="en-US"/>
      </w:rPr>
    </w:lvl>
    <w:lvl w:ilvl="5" w:tplc="C9F2FA22">
      <w:numFmt w:val="bullet"/>
      <w:lvlText w:val="•"/>
      <w:lvlJc w:val="left"/>
      <w:pPr>
        <w:ind w:left="5600" w:hanging="540"/>
      </w:pPr>
      <w:rPr>
        <w:rFonts w:hint="default"/>
        <w:lang w:val="en-US" w:eastAsia="en-US" w:bidi="en-US"/>
      </w:rPr>
    </w:lvl>
    <w:lvl w:ilvl="6" w:tplc="AD16C3BA">
      <w:numFmt w:val="bullet"/>
      <w:lvlText w:val="•"/>
      <w:lvlJc w:val="left"/>
      <w:pPr>
        <w:ind w:left="6540" w:hanging="540"/>
      </w:pPr>
      <w:rPr>
        <w:rFonts w:hint="default"/>
        <w:lang w:val="en-US" w:eastAsia="en-US" w:bidi="en-US"/>
      </w:rPr>
    </w:lvl>
    <w:lvl w:ilvl="7" w:tplc="68C4AF14">
      <w:numFmt w:val="bullet"/>
      <w:lvlText w:val="•"/>
      <w:lvlJc w:val="left"/>
      <w:pPr>
        <w:ind w:left="7480" w:hanging="540"/>
      </w:pPr>
      <w:rPr>
        <w:rFonts w:hint="default"/>
        <w:lang w:val="en-US" w:eastAsia="en-US" w:bidi="en-US"/>
      </w:rPr>
    </w:lvl>
    <w:lvl w:ilvl="8" w:tplc="238E737A">
      <w:numFmt w:val="bullet"/>
      <w:lvlText w:val="•"/>
      <w:lvlJc w:val="left"/>
      <w:pPr>
        <w:ind w:left="8420" w:hanging="540"/>
      </w:pPr>
      <w:rPr>
        <w:rFonts w:hint="default"/>
        <w:lang w:val="en-US" w:eastAsia="en-US" w:bidi="en-US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drawingGridHorizontalSpacing w:val="110"/>
  <w:displayHorizontalDrawingGridEvery w:val="2"/>
  <w:characterSpacingControl w:val="doNotCompress"/>
  <w:compat>
    <w:ulTrailSpac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60077"/>
    <w:rsid w:val="00167188"/>
    <w:rsid w:val="004451BC"/>
    <w:rsid w:val="00447354"/>
    <w:rsid w:val="004C1FA4"/>
    <w:rsid w:val="006735C2"/>
    <w:rsid w:val="00684E4F"/>
    <w:rsid w:val="007A2C0C"/>
    <w:rsid w:val="00A4295C"/>
    <w:rsid w:val="00C71661"/>
    <w:rsid w:val="00CB5501"/>
    <w:rsid w:val="00D53D0A"/>
    <w:rsid w:val="00DA0523"/>
    <w:rsid w:val="00E22B48"/>
    <w:rsid w:val="00E9530B"/>
    <w:rsid w:val="00EA5475"/>
    <w:rsid w:val="00F0268C"/>
    <w:rsid w:val="00F60077"/>
    <w:rsid w:val="00F81704"/>
    <w:rsid w:val="00F93969"/>
    <w:rsid w:val="00FC15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uiPriority w:val="1"/>
    <w:qFormat/>
    <w:rPr>
      <w:rFonts w:ascii="Arial" w:eastAsia="Arial" w:hAnsi="Arial" w:cs="Arial"/>
      <w:lang w:bidi="en-US"/>
    </w:rPr>
  </w:style>
  <w:style w:type="paragraph" w:styleId="1">
    <w:name w:val="heading 1"/>
    <w:basedOn w:val="a"/>
    <w:uiPriority w:val="1"/>
    <w:qFormat/>
    <w:pPr>
      <w:spacing w:before="65"/>
      <w:ind w:left="104"/>
      <w:outlineLvl w:val="0"/>
    </w:pPr>
    <w:rPr>
      <w:sz w:val="24"/>
      <w:szCs w:val="24"/>
    </w:rPr>
  </w:style>
  <w:style w:type="paragraph" w:styleId="2">
    <w:name w:val="heading 2"/>
    <w:basedOn w:val="a"/>
    <w:uiPriority w:val="1"/>
    <w:qFormat/>
    <w:pPr>
      <w:spacing w:before="92"/>
      <w:ind w:left="3409" w:hanging="96"/>
      <w:outlineLvl w:val="1"/>
    </w:pPr>
    <w:rPr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uiPriority w:val="1"/>
    <w:qFormat/>
    <w:rPr>
      <w:i/>
      <w:sz w:val="18"/>
      <w:szCs w:val="18"/>
    </w:rPr>
  </w:style>
  <w:style w:type="paragraph" w:styleId="a4">
    <w:name w:val="List Paragraph"/>
    <w:basedOn w:val="a"/>
    <w:uiPriority w:val="1"/>
    <w:qFormat/>
    <w:pPr>
      <w:spacing w:before="109"/>
      <w:ind w:left="904" w:hanging="540"/>
    </w:pPr>
  </w:style>
  <w:style w:type="paragraph" w:customStyle="1" w:styleId="TableParagraph">
    <w:name w:val="Table Paragraph"/>
    <w:basedOn w:val="a"/>
    <w:uiPriority w:val="1"/>
    <w:qFormat/>
  </w:style>
  <w:style w:type="table" w:styleId="a5">
    <w:name w:val="Table Grid"/>
    <w:basedOn w:val="a1"/>
    <w:uiPriority w:val="59"/>
    <w:rsid w:val="00F026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uiPriority w:val="1"/>
    <w:qFormat/>
    <w:rPr>
      <w:rFonts w:ascii="Arial" w:eastAsia="Arial" w:hAnsi="Arial" w:cs="Arial"/>
      <w:lang w:bidi="en-US"/>
    </w:rPr>
  </w:style>
  <w:style w:type="paragraph" w:styleId="1">
    <w:name w:val="heading 1"/>
    <w:basedOn w:val="a"/>
    <w:uiPriority w:val="1"/>
    <w:qFormat/>
    <w:pPr>
      <w:spacing w:before="65"/>
      <w:ind w:left="104"/>
      <w:outlineLvl w:val="0"/>
    </w:pPr>
    <w:rPr>
      <w:sz w:val="24"/>
      <w:szCs w:val="24"/>
    </w:rPr>
  </w:style>
  <w:style w:type="paragraph" w:styleId="2">
    <w:name w:val="heading 2"/>
    <w:basedOn w:val="a"/>
    <w:uiPriority w:val="1"/>
    <w:qFormat/>
    <w:pPr>
      <w:spacing w:before="92"/>
      <w:ind w:left="3409" w:hanging="96"/>
      <w:outlineLvl w:val="1"/>
    </w:pPr>
    <w:rPr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TableNormal">
    <w:name w:val="Table Normal"/>
    <w:uiPriority w:val="2"/>
    <w:semiHidden/>
    <w:unhideWhenUsed/>
    <w:qFormat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3">
    <w:name w:val="Body Text"/>
    <w:basedOn w:val="a"/>
    <w:uiPriority w:val="1"/>
    <w:qFormat/>
    <w:rPr>
      <w:i/>
      <w:sz w:val="18"/>
      <w:szCs w:val="18"/>
    </w:rPr>
  </w:style>
  <w:style w:type="paragraph" w:styleId="a4">
    <w:name w:val="List Paragraph"/>
    <w:basedOn w:val="a"/>
    <w:uiPriority w:val="1"/>
    <w:qFormat/>
    <w:pPr>
      <w:spacing w:before="109"/>
      <w:ind w:left="904" w:hanging="540"/>
    </w:pPr>
  </w:style>
  <w:style w:type="paragraph" w:customStyle="1" w:styleId="TableParagraph">
    <w:name w:val="Table Paragraph"/>
    <w:basedOn w:val="a"/>
    <w:uiPriority w:val="1"/>
    <w:qFormat/>
  </w:style>
  <w:style w:type="table" w:styleId="a5">
    <w:name w:val="Table Grid"/>
    <w:basedOn w:val="a1"/>
    <w:uiPriority w:val="59"/>
    <w:rsid w:val="00F026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 2006"/>
</file>

<file path=customXml/itemProps1.xml><?xml version="1.0" encoding="utf-8"?>
<ds:datastoreItem xmlns:ds="http://schemas.openxmlformats.org/officeDocument/2006/customXml" ds:itemID="{163AFD89-E7F8-4702-BCD2-EF991C6647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2</TotalTime>
  <Pages>2</Pages>
  <Words>570</Words>
  <Characters>3083</Characters>
  <Application>Microsoft Office Word</Application>
  <DocSecurity>0</DocSecurity>
  <Lines>25</Lines>
  <Paragraphs>7</Paragraphs>
  <ScaleCrop>false</ScaleCrop>
  <HeadingPairs>
    <vt:vector size="2" baseType="variant">
      <vt:variant>
        <vt:lpstr>Τίτλος</vt:lpstr>
      </vt:variant>
      <vt:variant>
        <vt:i4>1</vt:i4>
      </vt:variant>
    </vt:vector>
  </HeadingPairs>
  <TitlesOfParts>
    <vt:vector size="1" baseType="lpstr">
      <vt:lpstr>System Usability Scale (SUS) Form</vt:lpstr>
    </vt:vector>
  </TitlesOfParts>
  <Company/>
  <LinksUpToDate>false</LinksUpToDate>
  <CharactersWithSpaces>364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ystem Usability Scale (SUS) Form</dc:title>
  <dc:subject>Measuring the User Experience</dc:subject>
  <dc:creator>Tom Tullis, based on original version by John Brooke</dc:creator>
  <cp:lastModifiedBy>Ιωάννα</cp:lastModifiedBy>
  <cp:revision>5</cp:revision>
  <dcterms:created xsi:type="dcterms:W3CDTF">2017-12-24T00:13:00Z</dcterms:created>
  <dcterms:modified xsi:type="dcterms:W3CDTF">2017-12-28T21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7-12-23T00:00:00Z</vt:filetime>
  </property>
  <property fmtid="{D5CDD505-2E9C-101B-9397-08002B2CF9AE}" pid="3" name="Creator">
    <vt:lpwstr>Microsoft® PowerPoint® 2016</vt:lpwstr>
  </property>
  <property fmtid="{D5CDD505-2E9C-101B-9397-08002B2CF9AE}" pid="4" name="LastSaved">
    <vt:filetime>2017-12-23T00:00:00Z</vt:filetime>
  </property>
  <property fmtid="{D5CDD505-2E9C-101B-9397-08002B2CF9AE}" pid="5" name="Mendeley Document_1">
    <vt:lpwstr>True</vt:lpwstr>
  </property>
  <property fmtid="{D5CDD505-2E9C-101B-9397-08002B2CF9AE}" pid="6" name="Mendeley Unique User Id_1">
    <vt:lpwstr>7e18d7dd-b84f-390c-aa85-fa4a4f06173f</vt:lpwstr>
  </property>
  <property fmtid="{D5CDD505-2E9C-101B-9397-08002B2CF9AE}" pid="7" name="Mendeley Citation Style_1">
    <vt:lpwstr>http://www.zotero.org/styles/ieee</vt:lpwstr>
  </property>
  <property fmtid="{D5CDD505-2E9C-101B-9397-08002B2CF9AE}" pid="8" name="Mendeley Recent Style Id 0_1">
    <vt:lpwstr>http://www.zotero.org/styles/american-medical-association</vt:lpwstr>
  </property>
  <property fmtid="{D5CDD505-2E9C-101B-9397-08002B2CF9AE}" pid="9" name="Mendeley Recent Style Name 0_1">
    <vt:lpwstr>American Medical Association</vt:lpwstr>
  </property>
  <property fmtid="{D5CDD505-2E9C-101B-9397-08002B2CF9AE}" pid="10" name="Mendeley Recent Style Id 1_1">
    <vt:lpwstr>http://www.zotero.org/styles/american-political-science-association</vt:lpwstr>
  </property>
  <property fmtid="{D5CDD505-2E9C-101B-9397-08002B2CF9AE}" pid="11" name="Mendeley Recent Style Name 1_1">
    <vt:lpwstr>American Political Science Association</vt:lpwstr>
  </property>
  <property fmtid="{D5CDD505-2E9C-101B-9397-08002B2CF9AE}" pid="12" name="Mendeley Recent Style Id 2_1">
    <vt:lpwstr>http://www.zotero.org/styles/apa</vt:lpwstr>
  </property>
  <property fmtid="{D5CDD505-2E9C-101B-9397-08002B2CF9AE}" pid="13" name="Mendeley Recent Style Name 2_1">
    <vt:lpwstr>American Psychological Association 6th edition</vt:lpwstr>
  </property>
  <property fmtid="{D5CDD505-2E9C-101B-9397-08002B2CF9AE}" pid="14" name="Mendeley Recent Style Id 3_1">
    <vt:lpwstr>http://www.zotero.org/styles/american-sociological-association</vt:lpwstr>
  </property>
  <property fmtid="{D5CDD505-2E9C-101B-9397-08002B2CF9AE}" pid="15" name="Mendeley Recent Style Name 3_1">
    <vt:lpwstr>American Sociological Association</vt:lpwstr>
  </property>
  <property fmtid="{D5CDD505-2E9C-101B-9397-08002B2CF9AE}" pid="16" name="Mendeley Recent Style Id 4_1">
    <vt:lpwstr>http://www.zotero.org/styles/chicago-author-date</vt:lpwstr>
  </property>
  <property fmtid="{D5CDD505-2E9C-101B-9397-08002B2CF9AE}" pid="17" name="Mendeley Recent Style Name 4_1">
    <vt:lpwstr>Chicago Manual of Style 17th edition (author-date)</vt:lpwstr>
  </property>
  <property fmtid="{D5CDD505-2E9C-101B-9397-08002B2CF9AE}" pid="18" name="Mendeley Recent Style Id 5_1">
    <vt:lpwstr>http://www.zotero.org/styles/harvard-cite-them-right</vt:lpwstr>
  </property>
  <property fmtid="{D5CDD505-2E9C-101B-9397-08002B2CF9AE}" pid="19" name="Mendeley Recent Style Name 5_1">
    <vt:lpwstr>Cite Them Right 10th edition - Harvard</vt:lpwstr>
  </property>
  <property fmtid="{D5CDD505-2E9C-101B-9397-08002B2CF9AE}" pid="20" name="Mendeley Recent Style Id 6_1">
    <vt:lpwstr>http://www.zotero.org/styles/ieee</vt:lpwstr>
  </property>
  <property fmtid="{D5CDD505-2E9C-101B-9397-08002B2CF9AE}" pid="21" name="Mendeley Recent Style Name 6_1">
    <vt:lpwstr>IEEE</vt:lpwstr>
  </property>
  <property fmtid="{D5CDD505-2E9C-101B-9397-08002B2CF9AE}" pid="22" name="Mendeley Recent Style Id 7_1">
    <vt:lpwstr>http://www.zotero.org/styles/modern-humanities-research-association</vt:lpwstr>
  </property>
  <property fmtid="{D5CDD505-2E9C-101B-9397-08002B2CF9AE}" pid="23" name="Mendeley Recent Style Name 7_1">
    <vt:lpwstr>Modern Humanities Research Association 3rd edition (note with bibliography)</vt:lpwstr>
  </property>
  <property fmtid="{D5CDD505-2E9C-101B-9397-08002B2CF9AE}" pid="24" name="Mendeley Recent Style Id 8_1">
    <vt:lpwstr>http://www.zotero.org/styles/modern-language-association</vt:lpwstr>
  </property>
  <property fmtid="{D5CDD505-2E9C-101B-9397-08002B2CF9AE}" pid="25" name="Mendeley Recent Style Name 8_1">
    <vt:lpwstr>Modern Language Association 8th edition</vt:lpwstr>
  </property>
  <property fmtid="{D5CDD505-2E9C-101B-9397-08002B2CF9AE}" pid="26" name="Mendeley Recent Style Id 9_1">
    <vt:lpwstr>http://www.zotero.org/styles/nature</vt:lpwstr>
  </property>
  <property fmtid="{D5CDD505-2E9C-101B-9397-08002B2CF9AE}" pid="27" name="Mendeley Recent Style Name 9_1">
    <vt:lpwstr>Nature</vt:lpwstr>
  </property>
</Properties>
</file>